
<file path=[Content_Types].xml><?xml version="1.0" encoding="utf-8"?>
<Types xmlns="http://schemas.openxmlformats.org/package/2006/content-types">
  <Default ContentType="application/xml" Extension="xml"/>
  <Default ContentType="image/jpeg" Extension="jpeg"/>
  <Default ContentType="image/jpeg" Extension="jpg"/>
  <Default ContentType="image/x-emf" Extension="emf"/>
  <Default ContentType="image/tiff" Extension="tiff"/>
  <Default ContentType="application/vnd.openxmlformats-package.relationships+xml" Extension="rels"/>
  <Default ContentType="image/png" Extension="png"/>
  <Override ContentType="application/vnd.openxmlformats-officedocument.wordprocessingml.document.main+xml" PartName="/word/document.xml"/>
  <Override ContentType="application/vnd.openxmlformats-officedocument.wordprocessingml.numbering+xml" PartName="/word/numbering.xml"/>
  <Override ContentType="application/vnd.openxmlformats-officedocument.wordprocessingml.styles+xml" PartName="/word/style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drawingml.diagramData+xml" PartName="/word/diagrams/data1.xml"/>
  <Override ContentType="application/vnd.openxmlformats-officedocument.drawingml.diagramLayout+xml" PartName="/word/diagrams/layout1.xml"/>
  <Override ContentType="application/vnd.openxmlformats-officedocument.drawingml.diagramStyle+xml" PartName="/word/diagrams/quickStyle1.xml"/>
  <Override ContentType="application/vnd.openxmlformats-officedocument.drawingml.diagramColors+xml" PartName="/word/diagrams/colors1.xml"/>
  <Override ContentType="application/vnd.ms-office.drawingml.diagramDrawing+xml" PartName="/word/diagrams/drawing1.xml"/>
  <Override ContentType="application/vnd.openxmlformats-officedocument.drawingml.chart+xml" PartName="/word/charts/chart1.xml"/>
  <Override ContentType="application/vnd.ms-office.chartstyle+xml" PartName="/word/charts/style1.xml"/>
  <Override ContentType="application/vnd.ms-office.chartcolorstyle+xml" PartName="/word/charts/colors1.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header+xml" PartName="/word/header3.xml"/>
  <Override ContentType="application/vnd.openxmlformats-officedocument.wordprocessingml.footer+xml" PartName="/word/footer3.xml"/>
  <Override ContentType="application/vnd.openxmlformats-officedocument.wordprocessingml.fontTable+xml" PartName="/word/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Override ContentType="application/vnd.openxmlformats-officedocument.custom-properties+xml" PartName="/docProps/custom.xml"/>
</Types>
</file>

<file path=_rels/.rels><?xml version="1.0" encoding="UTF-8" standalone="yes" ?><Relationships xmlns="http://schemas.openxmlformats.org/package/2006/relationships"><Relationship Id="rId3" Target="docProps/core.xml" Type="http://schemas.openxmlformats.org/package/2006/relationships/metadata/core-properties"/><Relationship Id="rId4" Target="docProps/app.xml" Type="http://schemas.openxmlformats.org/officeDocument/2006/relationships/extended-properties"/><Relationship Id="rId1" Target="word/document.xml" Type="http://schemas.openxmlformats.org/officeDocument/2006/relationships/officeDocument"/><Relationship Id="rId2" Target="docProps/thumbnail.jpeg" Type="http://schemas.openxmlformats.org/package/2006/relationships/metadata/thumbnail"/><Relationship Id="rId5" Target="docProps/custom.xml" Type="http://schemas.openxmlformats.org/officeDocument/2006/relationships/custom-properties"/></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C3814" w14:textId="77777777" w:rsidR="00C41A53" w:rsidRPr="00006689" w:rsidRDefault="00C41A53" w:rsidP="00C41A53">
      <w:pPr>
        <w:jc w:val="center"/>
        <w:rPr>
          <w:rFonts w:ascii="Arial" w:hAnsi="Arial" w:cs="Arial"/>
          <w:b/>
          <w:bCs/>
        </w:rPr>
      </w:pPr>
    </w:p>
    <w:p w14:paraId="5B701FF2" w14:textId="77777777" w:rsidR="00C41A53" w:rsidRPr="004F5DFE" w:rsidRDefault="00C41A53" w:rsidP="00C41A53">
      <w:pPr>
        <w:jc w:val="center"/>
        <w:rPr>
          <w:rFonts w:ascii="Arial" w:eastAsia="Cambria" w:hAnsi="Arial" w:cs="Arial"/>
          <w:sz w:val="22"/>
          <w:szCs w:val="22"/>
        </w:rPr>
      </w:pPr>
      <w:r>
        <w:rPr>
          <w:rFonts w:ascii="Arial" w:eastAsia="Cambria" w:hAnsi="Arial" w:cs="Arial"/>
          <w:b/>
          <w:szCs w:val="22"/>
        </w:rPr>
        <w:t xml:space="preserve"> </w:t>
      </w:r>
      <w:r w:rsidRPr="00993C76">
        <w:rPr>
          <w:rFonts w:ascii="Arial" w:eastAsia="Cambria" w:hAnsi="Arial" w:cs="Arial"/>
          <w:b/>
          <w:szCs w:val="22"/>
        </w:rPr>
        <w:t xml:space="preserve"> </w:t>
      </w:r>
    </w:p>
    <w:p w14:paraId="694216E5" w14:textId="77777777" w:rsidR="00BB4505" w:rsidRDefault="00BB4505" w:rsidP="00C41A53">
      <w:pPr>
        <w:jc w:val="center"/>
        <w:rPr>
          <w:rFonts w:ascii="Arial" w:eastAsia="Cambria" w:hAnsi="Arial" w:cs="Arial"/>
          <w:b/>
          <w:sz w:val="22"/>
          <w:szCs w:val="22"/>
        </w:rPr>
      </w:pPr>
      <w:r>
        <w:rPr>
          <w:rFonts w:ascii="Arial" w:eastAsia="Cambria" w:hAnsi="Arial" w:cs="Arial"/>
          <w:b/>
          <w:sz w:val="22"/>
          <w:szCs w:val="22"/>
        </w:rPr>
        <w:t>PEMANFAATAN LIMBAH JERAMI PADI</w:t>
      </w:r>
      <w:r w:rsidR="003D747B">
        <w:rPr>
          <w:rFonts w:ascii="Arial" w:eastAsia="Cambria" w:hAnsi="Arial" w:cs="Arial"/>
          <w:b/>
          <w:sz w:val="22"/>
          <w:szCs w:val="22"/>
        </w:rPr>
        <w:t xml:space="preserve"> </w:t>
      </w:r>
      <w:r>
        <w:rPr>
          <w:rFonts w:ascii="Arial" w:eastAsia="Cambria" w:hAnsi="Arial" w:cs="Arial"/>
          <w:b/>
          <w:sz w:val="22"/>
          <w:szCs w:val="22"/>
        </w:rPr>
        <w:t>DI DESA GARON</w:t>
      </w:r>
    </w:p>
    <w:p w14:paraId="77866818" w14:textId="27752FC7" w:rsidR="00C41A53" w:rsidRPr="004F5DFE" w:rsidRDefault="00BB4505" w:rsidP="00C41A53">
      <w:pPr>
        <w:jc w:val="center"/>
        <w:rPr>
          <w:rFonts w:ascii="Arial" w:eastAsia="Cambria" w:hAnsi="Arial" w:cs="Arial"/>
          <w:b/>
          <w:sz w:val="22"/>
          <w:szCs w:val="22"/>
        </w:rPr>
      </w:pPr>
      <w:r>
        <w:rPr>
          <w:rFonts w:ascii="Arial" w:eastAsia="Cambria" w:hAnsi="Arial" w:cs="Arial"/>
          <w:b/>
          <w:sz w:val="22"/>
          <w:szCs w:val="22"/>
        </w:rPr>
        <w:t>KECAMATAN BALEREJO, KABUPATEN MADIUN</w:t>
      </w:r>
    </w:p>
    <w:p w14:paraId="7A54511C" w14:textId="77777777" w:rsidR="00C41A53" w:rsidRDefault="00C41A53" w:rsidP="00C41A53">
      <w:pPr>
        <w:jc w:val="center"/>
        <w:rPr>
          <w:rFonts w:ascii="Arial" w:eastAsia="Cambria" w:hAnsi="Arial" w:cs="Arial"/>
          <w:b/>
          <w:sz w:val="22"/>
          <w:szCs w:val="22"/>
        </w:rPr>
      </w:pPr>
    </w:p>
    <w:p w14:paraId="602C454B" w14:textId="77777777" w:rsidR="00C41A53" w:rsidRPr="004F5DFE" w:rsidRDefault="00C41A53" w:rsidP="00C41A53">
      <w:pPr>
        <w:jc w:val="center"/>
        <w:rPr>
          <w:rFonts w:ascii="Arial" w:hAnsi="Arial" w:cs="Arial"/>
          <w:b/>
          <w:sz w:val="22"/>
          <w:szCs w:val="22"/>
        </w:rPr>
      </w:pPr>
    </w:p>
    <w:p w14:paraId="1D6B4A68" w14:textId="66D74493" w:rsidR="00C41A53" w:rsidRPr="004F5DFE" w:rsidRDefault="00BB4505" w:rsidP="00C41A53">
      <w:pPr>
        <w:jc w:val="center"/>
        <w:rPr>
          <w:rFonts w:ascii="Arial" w:hAnsi="Arial" w:cs="Arial"/>
          <w:b/>
          <w:sz w:val="22"/>
          <w:szCs w:val="22"/>
        </w:rPr>
      </w:pPr>
      <w:r>
        <w:rPr>
          <w:rFonts w:ascii="Arial" w:hAnsi="Arial" w:cs="Arial"/>
          <w:b/>
          <w:sz w:val="22"/>
          <w:szCs w:val="22"/>
        </w:rPr>
        <w:t>Erry Ika Rhofita¹, Liliek Chana AW²</w:t>
      </w:r>
    </w:p>
    <w:p w14:paraId="38122A6F" w14:textId="7314B56C" w:rsidR="00C41A53" w:rsidRPr="00FD30CA" w:rsidRDefault="00C41A53" w:rsidP="00C41A53">
      <w:pPr>
        <w:jc w:val="center"/>
        <w:rPr>
          <w:rFonts w:ascii="Arial" w:hAnsi="Arial" w:cs="Arial"/>
          <w:sz w:val="20"/>
          <w:szCs w:val="22"/>
        </w:rPr>
      </w:pPr>
      <w:r w:rsidRPr="0037506D">
        <w:rPr>
          <w:rFonts w:ascii="Arial" w:hAnsi="Arial" w:cs="Arial"/>
          <w:sz w:val="20"/>
          <w:szCs w:val="22"/>
        </w:rPr>
        <w:t>¹</w:t>
      </w:r>
      <w:r w:rsidR="00BB4505">
        <w:rPr>
          <w:rFonts w:ascii="Arial" w:hAnsi="Arial" w:cs="Arial"/>
          <w:sz w:val="20"/>
          <w:szCs w:val="22"/>
        </w:rPr>
        <w:t>Fakultas Sains dan Teknologi, UIN Sunan Ampel Surabaya</w:t>
      </w:r>
    </w:p>
    <w:p w14:paraId="2BF2B613" w14:textId="05E76ED6" w:rsidR="00C41A53" w:rsidRPr="00FD30CA" w:rsidRDefault="00C41A53" w:rsidP="00C41A53">
      <w:pPr>
        <w:jc w:val="center"/>
        <w:rPr>
          <w:rFonts w:ascii="Arial" w:hAnsi="Arial" w:cs="Arial"/>
          <w:sz w:val="20"/>
          <w:szCs w:val="22"/>
        </w:rPr>
      </w:pPr>
      <w:r w:rsidRPr="00FD30CA">
        <w:rPr>
          <w:rFonts w:ascii="Arial" w:hAnsi="Arial" w:cs="Arial"/>
          <w:sz w:val="20"/>
          <w:szCs w:val="22"/>
        </w:rPr>
        <w:t>email:</w:t>
      </w:r>
      <w:r w:rsidR="00BB4505">
        <w:rPr>
          <w:rFonts w:ascii="Arial" w:hAnsi="Arial" w:cs="Arial"/>
          <w:sz w:val="20"/>
          <w:szCs w:val="22"/>
        </w:rPr>
        <w:t xml:space="preserve"> erryikarhofita@uinsby.ac.id</w:t>
      </w:r>
    </w:p>
    <w:p w14:paraId="193FB0E6" w14:textId="2F844A47" w:rsidR="00C41A53" w:rsidRPr="00FD30CA" w:rsidRDefault="00C41A53" w:rsidP="00C41A53">
      <w:pPr>
        <w:jc w:val="center"/>
        <w:rPr>
          <w:rFonts w:ascii="Arial" w:hAnsi="Arial" w:cs="Arial"/>
          <w:sz w:val="20"/>
          <w:szCs w:val="22"/>
        </w:rPr>
      </w:pPr>
      <w:r w:rsidRPr="00FD30CA">
        <w:rPr>
          <w:rFonts w:ascii="Arial" w:hAnsi="Arial" w:cs="Arial"/>
          <w:sz w:val="20"/>
          <w:szCs w:val="22"/>
          <w:vertAlign w:val="superscript"/>
        </w:rPr>
        <w:t>2</w:t>
      </w:r>
      <w:r w:rsidR="00BB4505">
        <w:rPr>
          <w:rFonts w:ascii="Arial" w:hAnsi="Arial" w:cs="Arial"/>
          <w:sz w:val="20"/>
          <w:szCs w:val="22"/>
        </w:rPr>
        <w:t>Fakultas Tarbiyah dan Keguruan, UIN Sunan Ampel Surabaya</w:t>
      </w:r>
      <w:r w:rsidRPr="00FD30CA">
        <w:rPr>
          <w:rFonts w:ascii="Arial" w:hAnsi="Arial" w:cs="Arial"/>
          <w:sz w:val="20"/>
          <w:szCs w:val="22"/>
        </w:rPr>
        <w:t>.</w:t>
      </w:r>
    </w:p>
    <w:p w14:paraId="3B7231A9" w14:textId="5BDF14FD" w:rsidR="00C41A53" w:rsidRPr="008B7287" w:rsidRDefault="00C41A53" w:rsidP="00C41A53">
      <w:pPr>
        <w:jc w:val="center"/>
        <w:rPr>
          <w:rFonts w:ascii="Arial" w:hAnsi="Arial" w:cs="Arial"/>
          <w:color w:val="000000" w:themeColor="text1"/>
          <w:sz w:val="20"/>
          <w:szCs w:val="22"/>
        </w:rPr>
      </w:pPr>
      <w:r w:rsidRPr="00FD30CA">
        <w:rPr>
          <w:rFonts w:ascii="Arial" w:hAnsi="Arial" w:cs="Arial"/>
          <w:sz w:val="20"/>
          <w:szCs w:val="22"/>
        </w:rPr>
        <w:t xml:space="preserve">email: </w:t>
      </w:r>
      <w:hyperlink r:id="rId5" w:history="1">
        <w:r w:rsidR="008B7287" w:rsidRPr="008B7287">
          <w:rPr>
            <w:rStyle w:val="Hyperlink"/>
            <w:rFonts w:ascii="Arial" w:hAnsi="Arial" w:cs="Arial"/>
            <w:color w:val="000000" w:themeColor="text1"/>
            <w:sz w:val="20"/>
            <w:szCs w:val="22"/>
            <w:u w:val="none"/>
          </w:rPr>
          <w:t>liliekchanna@gmail.com</w:t>
        </w:r>
      </w:hyperlink>
    </w:p>
    <w:p w14:paraId="30249FFE" w14:textId="77777777" w:rsidR="00C41A53" w:rsidRDefault="00C41A53" w:rsidP="00C41A53">
      <w:pPr>
        <w:jc w:val="center"/>
        <w:rPr>
          <w:rFonts w:ascii="Arial" w:hAnsi="Arial" w:cs="Arial"/>
          <w:sz w:val="22"/>
          <w:szCs w:val="22"/>
        </w:rPr>
      </w:pPr>
    </w:p>
    <w:p w14:paraId="081AA9AB" w14:textId="77777777" w:rsidR="00C41A53" w:rsidRPr="004F5DFE" w:rsidRDefault="00C41A53" w:rsidP="00C41A53">
      <w:pPr>
        <w:jc w:val="center"/>
        <w:rPr>
          <w:rFonts w:ascii="Arial" w:hAnsi="Arial" w:cs="Arial"/>
          <w:sz w:val="22"/>
          <w:szCs w:val="22"/>
        </w:rPr>
      </w:pPr>
    </w:p>
    <w:p w14:paraId="01EBC929" w14:textId="77777777" w:rsidR="00C41A53" w:rsidRPr="004F5DFE" w:rsidRDefault="00C41A53" w:rsidP="00C41A53">
      <w:pPr>
        <w:jc w:val="center"/>
        <w:rPr>
          <w:rFonts w:ascii="Arial" w:hAnsi="Arial" w:cs="Arial"/>
          <w:b/>
          <w:sz w:val="22"/>
          <w:szCs w:val="22"/>
          <w:lang w:eastAsia="id-ID"/>
        </w:rPr>
      </w:pPr>
      <w:r w:rsidRPr="004F5DFE">
        <w:rPr>
          <w:rFonts w:ascii="Arial" w:hAnsi="Arial" w:cs="Arial"/>
          <w:b/>
          <w:iCs/>
          <w:sz w:val="22"/>
          <w:szCs w:val="22"/>
        </w:rPr>
        <w:t>ABSTRACT</w:t>
      </w:r>
      <w:bookmarkStart w:id="0" w:name="_GoBack"/>
      <w:bookmarkEnd w:id="0"/>
    </w:p>
    <w:p w14:paraId="4D90DAAC" w14:textId="651EF703" w:rsidR="00C41A53" w:rsidRPr="004F5DFE" w:rsidRDefault="00CE3F69" w:rsidP="00C41A53">
      <w:pPr>
        <w:tabs>
          <w:tab w:val="left" w:pos="4678"/>
        </w:tabs>
        <w:autoSpaceDE w:val="0"/>
        <w:autoSpaceDN w:val="0"/>
        <w:adjustRightInd w:val="0"/>
        <w:jc w:val="both"/>
        <w:rPr>
          <w:rFonts w:ascii="Arial" w:hAnsi="Arial" w:cs="Arial"/>
          <w:i/>
          <w:iCs/>
          <w:sz w:val="22"/>
          <w:szCs w:val="22"/>
        </w:rPr>
      </w:pPr>
      <w:r w:rsidRPr="00CE3F69">
        <w:rPr>
          <w:rFonts w:ascii="Arial" w:hAnsi="Arial" w:cs="Arial"/>
          <w:i/>
          <w:iCs/>
          <w:sz w:val="22"/>
          <w:szCs w:val="22"/>
        </w:rPr>
        <w:t>Greenhouse gas emissions are an environmental issue that has an impact on climate change and global warming. One of the cause is the burning of rice straw after harvest in the field. The existence of majelis taklim is not only religious facilities, and it’s as a way to community empowerment. QS. As-Sad 27 and QS Al-Anbiya 16 explains that everything created by Allah SWT with all aims and benefits. Generally, rice straw is perception as a waste, but if it utilised with science and technology will be able to improve the use of value and economic value. 82,19% and 79,45% of the members of majlis taklim have perception that utilizing of rice straw can improve their income and part of the sustainable environmental management. And 94,25% of the members of majelis taklim did not utilise rice straw and burned it in the field. They did not have skills and knowledge to utilise of the rice straw. Furthermore, training and education must be conducted regularly.</w:t>
      </w:r>
    </w:p>
    <w:p w14:paraId="4921DBD7" w14:textId="517612EC" w:rsidR="00C41A53" w:rsidRPr="004F5DFE" w:rsidRDefault="00C41A53" w:rsidP="00C41A53">
      <w:pPr>
        <w:tabs>
          <w:tab w:val="left" w:pos="4678"/>
        </w:tabs>
        <w:autoSpaceDE w:val="0"/>
        <w:autoSpaceDN w:val="0"/>
        <w:adjustRightInd w:val="0"/>
        <w:ind w:left="993" w:hanging="993"/>
        <w:jc w:val="both"/>
        <w:rPr>
          <w:rFonts w:ascii="Arial" w:hAnsi="Arial" w:cs="Arial"/>
          <w:i/>
          <w:iCs/>
          <w:sz w:val="22"/>
          <w:szCs w:val="22"/>
        </w:rPr>
      </w:pPr>
      <w:r w:rsidRPr="004F5DFE">
        <w:rPr>
          <w:rFonts w:ascii="Arial" w:hAnsi="Arial" w:cs="Arial"/>
          <w:b/>
          <w:i/>
          <w:iCs/>
          <w:sz w:val="22"/>
          <w:szCs w:val="22"/>
        </w:rPr>
        <w:t>Keywords:</w:t>
      </w:r>
      <w:r w:rsidRPr="004F5DFE">
        <w:rPr>
          <w:rFonts w:ascii="Arial" w:hAnsi="Arial" w:cs="Arial"/>
          <w:i/>
          <w:iCs/>
          <w:sz w:val="22"/>
          <w:szCs w:val="22"/>
        </w:rPr>
        <w:t xml:space="preserve"> </w:t>
      </w:r>
      <w:r w:rsidR="006823AE">
        <w:rPr>
          <w:rFonts w:ascii="Arial" w:hAnsi="Arial" w:cs="Arial"/>
          <w:i/>
          <w:iCs/>
          <w:sz w:val="22"/>
          <w:szCs w:val="22"/>
        </w:rPr>
        <w:t xml:space="preserve">rice straw; utilization; organic fertilizer </w:t>
      </w:r>
    </w:p>
    <w:p w14:paraId="32FBB267" w14:textId="77777777" w:rsidR="00C41A53" w:rsidRPr="004F5DFE" w:rsidRDefault="00C41A53" w:rsidP="00C41A53">
      <w:pPr>
        <w:rPr>
          <w:rFonts w:ascii="Arial" w:hAnsi="Arial" w:cs="Arial"/>
          <w:b/>
          <w:i/>
          <w:sz w:val="22"/>
          <w:szCs w:val="22"/>
        </w:rPr>
      </w:pPr>
    </w:p>
    <w:p w14:paraId="7CF7F773" w14:textId="77777777" w:rsidR="00C41A53" w:rsidRPr="004F5DFE" w:rsidRDefault="00C41A53" w:rsidP="00C41A53">
      <w:pPr>
        <w:jc w:val="center"/>
        <w:rPr>
          <w:rFonts w:ascii="Arial" w:hAnsi="Arial" w:cs="Arial"/>
          <w:b/>
          <w:sz w:val="22"/>
          <w:szCs w:val="22"/>
        </w:rPr>
      </w:pPr>
      <w:r w:rsidRPr="004F5DFE">
        <w:rPr>
          <w:rFonts w:ascii="Arial" w:hAnsi="Arial" w:cs="Arial"/>
          <w:b/>
          <w:sz w:val="22"/>
          <w:szCs w:val="22"/>
        </w:rPr>
        <w:t>ABSTRAK</w:t>
      </w:r>
    </w:p>
    <w:p w14:paraId="4FDCF568" w14:textId="432868CA" w:rsidR="00C41A53" w:rsidRPr="003C132C" w:rsidRDefault="00202B40" w:rsidP="00C41A53">
      <w:pPr>
        <w:autoSpaceDE w:val="0"/>
        <w:ind w:right="14"/>
        <w:jc w:val="both"/>
        <w:rPr>
          <w:rFonts w:ascii="Arial" w:hAnsi="Arial" w:cs="Arial"/>
          <w:i/>
          <w:sz w:val="22"/>
          <w:szCs w:val="22"/>
        </w:rPr>
      </w:pPr>
      <w:r w:rsidRPr="003C132C">
        <w:rPr>
          <w:rFonts w:ascii="Arial" w:hAnsi="Arial" w:cs="Arial"/>
          <w:i/>
          <w:sz w:val="22"/>
          <w:szCs w:val="22"/>
        </w:rPr>
        <w:t>Emisi gas rumah kaca</w:t>
      </w:r>
      <w:r w:rsidR="00BD3B04" w:rsidRPr="003C132C">
        <w:rPr>
          <w:rFonts w:ascii="Arial" w:hAnsi="Arial" w:cs="Arial"/>
          <w:i/>
          <w:sz w:val="22"/>
          <w:szCs w:val="22"/>
        </w:rPr>
        <w:t xml:space="preserve"> menjadi </w:t>
      </w:r>
      <w:r w:rsidRPr="003C132C">
        <w:rPr>
          <w:rFonts w:ascii="Arial" w:hAnsi="Arial" w:cs="Arial"/>
          <w:i/>
          <w:sz w:val="22"/>
          <w:szCs w:val="22"/>
        </w:rPr>
        <w:t xml:space="preserve">isu lingkungan mengakibatkan perubahan iklim dan pemanasan global. </w:t>
      </w:r>
      <w:r w:rsidR="00E551F9" w:rsidRPr="003C132C">
        <w:rPr>
          <w:rFonts w:ascii="Arial" w:hAnsi="Arial" w:cs="Arial"/>
          <w:i/>
          <w:sz w:val="22"/>
          <w:szCs w:val="22"/>
        </w:rPr>
        <w:t xml:space="preserve">Salah satu penyebabnya adalah pembakaran jerami padi di areal persawahan setelah panen. Keberadaan majelis taklim </w:t>
      </w:r>
      <w:r w:rsidR="00115452" w:rsidRPr="003C132C">
        <w:rPr>
          <w:rFonts w:ascii="Arial" w:hAnsi="Arial" w:cs="Arial"/>
          <w:i/>
          <w:sz w:val="22"/>
          <w:szCs w:val="22"/>
        </w:rPr>
        <w:t xml:space="preserve">bukan hanya sebagai </w:t>
      </w:r>
      <w:r w:rsidR="009164F9" w:rsidRPr="003C132C">
        <w:rPr>
          <w:rFonts w:ascii="Arial" w:hAnsi="Arial" w:cs="Arial"/>
          <w:i/>
          <w:sz w:val="22"/>
          <w:szCs w:val="22"/>
        </w:rPr>
        <w:t xml:space="preserve">sarana keagamaan tetapi sebagai sarana pemberdayaan masyarakat. </w:t>
      </w:r>
      <w:r w:rsidR="00AA6ED2" w:rsidRPr="003C132C">
        <w:rPr>
          <w:rFonts w:ascii="Arial" w:hAnsi="Arial" w:cs="Arial"/>
          <w:i/>
          <w:sz w:val="22"/>
          <w:szCs w:val="22"/>
        </w:rPr>
        <w:t xml:space="preserve">QS. </w:t>
      </w:r>
      <w:r w:rsidR="00AA6ED2" w:rsidRPr="003C132C">
        <w:rPr>
          <w:rFonts w:ascii="Arial" w:hAnsi="Arial" w:cs="Arial"/>
          <w:i/>
          <w:sz w:val="22"/>
          <w:szCs w:val="22"/>
        </w:rPr>
        <w:t>As-Sad ayat 27 and QS. Al-Anbiya ayat 16</w:t>
      </w:r>
      <w:r w:rsidR="00AA6ED2" w:rsidRPr="003C132C">
        <w:rPr>
          <w:rFonts w:ascii="Arial" w:hAnsi="Arial" w:cs="Arial"/>
          <w:i/>
          <w:sz w:val="22"/>
          <w:szCs w:val="22"/>
        </w:rPr>
        <w:t xml:space="preserve"> menerangkan bahwa segala sesuatu diciptakan oleh Allah SWT dengan tujuan dan manfaat tertentu. </w:t>
      </w:r>
      <w:r w:rsidR="00AA6ED2" w:rsidRPr="003C132C">
        <w:rPr>
          <w:rFonts w:ascii="Arial" w:hAnsi="Arial" w:cs="Arial"/>
          <w:i/>
          <w:sz w:val="22"/>
          <w:szCs w:val="22"/>
        </w:rPr>
        <w:t xml:space="preserve">Jerami padi </w:t>
      </w:r>
      <w:r w:rsidR="00AA6ED2" w:rsidRPr="003C132C">
        <w:rPr>
          <w:rFonts w:ascii="Arial" w:hAnsi="Arial" w:cs="Arial"/>
          <w:i/>
          <w:sz w:val="22"/>
          <w:szCs w:val="22"/>
        </w:rPr>
        <w:t xml:space="preserve">banyak dipersepsikan </w:t>
      </w:r>
      <w:r w:rsidR="00AA6ED2" w:rsidRPr="003C132C">
        <w:rPr>
          <w:rFonts w:ascii="Arial" w:hAnsi="Arial" w:cs="Arial"/>
          <w:i/>
          <w:sz w:val="22"/>
          <w:szCs w:val="22"/>
        </w:rPr>
        <w:t>sebagai limbah</w:t>
      </w:r>
      <w:r w:rsidR="0008646D">
        <w:rPr>
          <w:rFonts w:ascii="Arial" w:hAnsi="Arial" w:cs="Arial"/>
          <w:i/>
          <w:sz w:val="22"/>
          <w:szCs w:val="22"/>
        </w:rPr>
        <w:t>, tetapi</w:t>
      </w:r>
      <w:r w:rsidR="00AA6ED2" w:rsidRPr="003C132C">
        <w:rPr>
          <w:rFonts w:ascii="Arial" w:hAnsi="Arial" w:cs="Arial"/>
          <w:i/>
          <w:sz w:val="22"/>
          <w:szCs w:val="22"/>
        </w:rPr>
        <w:t xml:space="preserve"> jika dimanfaatkan dengan ilmu pengetahuan dan teknologi akan meningkatkan nilai guna dan ekonominya</w:t>
      </w:r>
      <w:r w:rsidR="003C132C">
        <w:rPr>
          <w:rFonts w:ascii="Arial" w:hAnsi="Arial" w:cs="Arial"/>
          <w:i/>
          <w:sz w:val="22"/>
          <w:szCs w:val="22"/>
        </w:rPr>
        <w:t xml:space="preserve">. </w:t>
      </w:r>
      <w:r w:rsidR="003C132C">
        <w:rPr>
          <w:rFonts w:ascii="Arial" w:hAnsi="Arial" w:cs="Arial"/>
          <w:sz w:val="22"/>
          <w:szCs w:val="22"/>
        </w:rPr>
        <w:t xml:space="preserve">82,19% </w:t>
      </w:r>
      <w:r w:rsidR="003C132C">
        <w:rPr>
          <w:rFonts w:ascii="Arial" w:hAnsi="Arial" w:cs="Arial"/>
          <w:sz w:val="22"/>
          <w:szCs w:val="22"/>
        </w:rPr>
        <w:t xml:space="preserve">dan </w:t>
      </w:r>
      <w:r w:rsidR="003C132C">
        <w:rPr>
          <w:rFonts w:ascii="Arial" w:hAnsi="Arial" w:cs="Arial"/>
          <w:sz w:val="22"/>
          <w:szCs w:val="22"/>
        </w:rPr>
        <w:t xml:space="preserve">79,45% </w:t>
      </w:r>
      <w:r w:rsidR="00C93732">
        <w:rPr>
          <w:rFonts w:ascii="Arial" w:hAnsi="Arial" w:cs="Arial"/>
          <w:sz w:val="22"/>
          <w:szCs w:val="22"/>
        </w:rPr>
        <w:t xml:space="preserve">anggota majelis taklim </w:t>
      </w:r>
      <w:r w:rsidR="003C132C">
        <w:rPr>
          <w:rFonts w:ascii="Arial" w:hAnsi="Arial" w:cs="Arial"/>
          <w:sz w:val="22"/>
          <w:szCs w:val="22"/>
        </w:rPr>
        <w:t>berpersepsi m</w:t>
      </w:r>
      <w:r w:rsidR="003C132C" w:rsidRPr="005A675D">
        <w:rPr>
          <w:rFonts w:ascii="Arial" w:hAnsi="Arial" w:cs="Arial"/>
          <w:sz w:val="22"/>
          <w:szCs w:val="22"/>
        </w:rPr>
        <w:t xml:space="preserve">emanfaatkan jerami padi dapat </w:t>
      </w:r>
      <w:r w:rsidR="003C132C">
        <w:rPr>
          <w:rFonts w:ascii="Arial" w:hAnsi="Arial" w:cs="Arial"/>
          <w:sz w:val="22"/>
          <w:szCs w:val="22"/>
        </w:rPr>
        <w:t>meningkatkan penghasilan dan</w:t>
      </w:r>
      <w:r w:rsidR="003C132C" w:rsidRPr="005A675D">
        <w:rPr>
          <w:rFonts w:ascii="Arial" w:hAnsi="Arial" w:cs="Arial"/>
          <w:sz w:val="22"/>
          <w:szCs w:val="22"/>
        </w:rPr>
        <w:t xml:space="preserve"> sarana untuk mengelola lingkungan</w:t>
      </w:r>
      <w:r w:rsidR="003C132C">
        <w:rPr>
          <w:rFonts w:ascii="Arial" w:hAnsi="Arial" w:cs="Arial"/>
          <w:sz w:val="22"/>
          <w:szCs w:val="22"/>
        </w:rPr>
        <w:t>. Dan</w:t>
      </w:r>
      <w:r w:rsidR="00AA6ED2" w:rsidRPr="003C132C">
        <w:rPr>
          <w:rFonts w:ascii="Arial" w:hAnsi="Arial" w:cs="Arial"/>
          <w:i/>
          <w:sz w:val="22"/>
          <w:szCs w:val="22"/>
        </w:rPr>
        <w:t xml:space="preserve"> </w:t>
      </w:r>
      <w:r w:rsidR="00AA6ED2" w:rsidRPr="003C132C">
        <w:rPr>
          <w:rFonts w:ascii="Arial" w:hAnsi="Arial" w:cs="Arial"/>
          <w:i/>
          <w:sz w:val="22"/>
          <w:szCs w:val="22"/>
        </w:rPr>
        <w:t>94,52%</w:t>
      </w:r>
      <w:r w:rsidR="00AA6ED2" w:rsidRPr="003C132C">
        <w:rPr>
          <w:rFonts w:ascii="Arial" w:hAnsi="Arial" w:cs="Arial"/>
          <w:i/>
          <w:sz w:val="22"/>
          <w:szCs w:val="22"/>
        </w:rPr>
        <w:t xml:space="preserve"> anggota majelis taklim tidak memanfaatkan dan membakar jerami padi</w:t>
      </w:r>
      <w:r w:rsidR="003C132C">
        <w:rPr>
          <w:rFonts w:ascii="Arial" w:hAnsi="Arial" w:cs="Arial"/>
          <w:i/>
          <w:sz w:val="22"/>
          <w:szCs w:val="22"/>
        </w:rPr>
        <w:t xml:space="preserve"> karena tidak mempunyai keterampilan dan pengetahuan</w:t>
      </w:r>
      <w:r w:rsidR="007926EE">
        <w:rPr>
          <w:rFonts w:ascii="Arial" w:hAnsi="Arial" w:cs="Arial"/>
          <w:i/>
          <w:sz w:val="22"/>
          <w:szCs w:val="22"/>
        </w:rPr>
        <w:t xml:space="preserve"> untuk memanfaatkannya</w:t>
      </w:r>
      <w:r w:rsidR="00AA6ED2" w:rsidRPr="003C132C">
        <w:rPr>
          <w:rFonts w:ascii="Arial" w:hAnsi="Arial" w:cs="Arial"/>
          <w:i/>
          <w:sz w:val="22"/>
          <w:szCs w:val="22"/>
        </w:rPr>
        <w:t xml:space="preserve">. Lebih lanjut kegiatan pelatihan harus dilakukan secara berkala. </w:t>
      </w:r>
    </w:p>
    <w:p w14:paraId="6ABF6FB8" w14:textId="430CE5C0" w:rsidR="00C41A53" w:rsidRPr="004F5DFE" w:rsidRDefault="00C41A53" w:rsidP="00C41A53">
      <w:pPr>
        <w:autoSpaceDE w:val="0"/>
        <w:ind w:left="1080" w:right="14" w:hanging="1080"/>
        <w:jc w:val="both"/>
        <w:rPr>
          <w:rFonts w:ascii="Arial" w:hAnsi="Arial" w:cs="Arial"/>
          <w:i/>
          <w:sz w:val="22"/>
          <w:szCs w:val="22"/>
        </w:rPr>
      </w:pPr>
      <w:r w:rsidRPr="004F5DFE">
        <w:rPr>
          <w:rFonts w:ascii="Arial" w:hAnsi="Arial" w:cs="Arial"/>
          <w:b/>
          <w:i/>
          <w:sz w:val="22"/>
          <w:szCs w:val="22"/>
        </w:rPr>
        <w:t>Kata Kunci:</w:t>
      </w:r>
      <w:r w:rsidRPr="004F5DFE">
        <w:rPr>
          <w:rFonts w:ascii="Arial" w:hAnsi="Arial" w:cs="Arial"/>
          <w:i/>
          <w:sz w:val="22"/>
          <w:szCs w:val="22"/>
        </w:rPr>
        <w:t xml:space="preserve"> </w:t>
      </w:r>
      <w:r w:rsidR="0006008C">
        <w:rPr>
          <w:rFonts w:ascii="Arial" w:eastAsia="Cambria" w:hAnsi="Arial" w:cs="Arial"/>
          <w:i/>
          <w:sz w:val="22"/>
          <w:szCs w:val="22"/>
        </w:rPr>
        <w:t xml:space="preserve">jerami padi; pemanfaatan; pupuk organik; </w:t>
      </w:r>
    </w:p>
    <w:p w14:paraId="4D2DD6FC" w14:textId="77777777" w:rsidR="00C41A53" w:rsidRPr="004F5DFE" w:rsidRDefault="00C41A53" w:rsidP="00C41A53">
      <w:pPr>
        <w:rPr>
          <w:rFonts w:ascii="Arial" w:hAnsi="Arial" w:cs="Arial"/>
          <w:b/>
          <w:sz w:val="22"/>
          <w:szCs w:val="22"/>
        </w:rPr>
      </w:pPr>
    </w:p>
    <w:p w14:paraId="729D6606" w14:textId="77777777" w:rsidR="00C41A53" w:rsidRPr="004F5DFE" w:rsidRDefault="00C41A53" w:rsidP="00C41A53">
      <w:pPr>
        <w:rPr>
          <w:rFonts w:ascii="Arial" w:hAnsi="Arial" w:cs="Arial"/>
          <w:b/>
          <w:sz w:val="22"/>
          <w:szCs w:val="22"/>
        </w:rPr>
      </w:pPr>
      <w:r w:rsidRPr="004F5DFE">
        <w:rPr>
          <w:rFonts w:ascii="Arial" w:hAnsi="Arial" w:cs="Arial"/>
          <w:b/>
          <w:sz w:val="22"/>
          <w:szCs w:val="22"/>
        </w:rPr>
        <w:t>PENDAHULUAN</w:t>
      </w:r>
    </w:p>
    <w:p w14:paraId="1B5FE446" w14:textId="77777777" w:rsidR="00C41A53" w:rsidRPr="0035777C" w:rsidRDefault="00C41A53" w:rsidP="00C41A53">
      <w:pPr>
        <w:ind w:firstLine="709"/>
        <w:jc w:val="both"/>
        <w:rPr>
          <w:rFonts w:ascii="Arial" w:hAnsi="Arial" w:cs="Arial"/>
          <w:sz w:val="22"/>
          <w:szCs w:val="22"/>
        </w:rPr>
      </w:pPr>
      <w:r w:rsidRPr="0035777C">
        <w:rPr>
          <w:rFonts w:ascii="Arial" w:hAnsi="Arial" w:cs="Arial"/>
          <w:sz w:val="22"/>
          <w:szCs w:val="22"/>
        </w:rPr>
        <w:t xml:space="preserve">Permasalahan utama yang dihadapi oleh masyarakat desa adalah pengangguran terselubung. Secara umum jenis penggangguran ini tidak dapat melakukan pekerjaan secara optimal karena jumlah jam kerja dibawah 7 jam perhari dan penghasilan yang berada di bawah Upah Minimum Regional (UMR). Salah satu cotoh pengangguran terselubung adalah buruh tani. Beberapa alasan yang mendasari mengapa buruh tani termasuk kedalam jenis pengangguran terselubung, antara lain: 1) tenaga buruh tani hanya diperlukan ketika musim tanam dan musin panen datang; 2) </w:t>
      </w:r>
      <w:r>
        <w:rPr>
          <w:rFonts w:ascii="Arial" w:hAnsi="Arial" w:cs="Arial"/>
          <w:sz w:val="22"/>
          <w:szCs w:val="22"/>
        </w:rPr>
        <w:t>waktu</w:t>
      </w:r>
      <w:r w:rsidRPr="0035777C">
        <w:rPr>
          <w:rFonts w:ascii="Arial" w:hAnsi="Arial" w:cs="Arial"/>
          <w:sz w:val="22"/>
          <w:szCs w:val="22"/>
        </w:rPr>
        <w:t xml:space="preserve"> kerja buruh tani tidak lebih dari 7 jam per hari dan hanya berlangsung dalam waktu yang singkat (antara 1-2 minggu); dan 3)  upah harian yang diterima jauh dibawah standar UMR kota/kabupaten setempat.  </w:t>
      </w:r>
    </w:p>
    <w:p w14:paraId="48C52114" w14:textId="77777777" w:rsidR="00C41A53" w:rsidRPr="0035777C" w:rsidRDefault="00C41A53" w:rsidP="00C41A53">
      <w:pPr>
        <w:tabs>
          <w:tab w:val="left" w:pos="709"/>
        </w:tabs>
        <w:contextualSpacing/>
        <w:jc w:val="both"/>
        <w:rPr>
          <w:rFonts w:ascii="Arial" w:hAnsi="Arial" w:cs="Arial"/>
          <w:sz w:val="22"/>
          <w:szCs w:val="22"/>
        </w:rPr>
      </w:pPr>
      <w:r w:rsidRPr="0035777C">
        <w:rPr>
          <w:rFonts w:ascii="Arial" w:hAnsi="Arial" w:cs="Arial"/>
          <w:sz w:val="22"/>
          <w:szCs w:val="22"/>
        </w:rPr>
        <w:tab/>
        <w:t>Seperti halnya di Desa Garon, Kecamatan Balerejo, Kabupaten Madiun mayoritas penduduknya (&lt;60%) merupakan buruh tani dan termasuk kedalam pengangguran terselubung. Sehingga keberadaan program pemberdayaan menjadi sarana utama untuk meningkatkan sosial ekonomi masyarakat. Pemberdayaan tersebut dapat dilakukan melalui pemanfaatan potensi pertanian seperti limbah jerami padi yang selama ini belum dimanfaatkan secara optimal. Berdasarkan data dari BPS jumlah produksi padi nasional tahun 2016 sebesar 79,14 juta ton meningkat 4,97% dari produksi padi tahun 2015 dengan besar 75,36 juta ton yang akan menghasilkan limbah jerami padi sebesar 40-50 juta ton pertahun. Adanya peningkatan jumlah produksi padi tersebut akan berdampak pada peningkatan produksi jerami padi nasional yang diperkirakan setiap tahunnya meningkat antara 8-11%. Dengan peningkatan jumlah jerami padi akan berdampak pada meningkatnya jumlah limbah pertanian dan pencemaran lingkungan akibat pembakaran jerami padi tersebut. Selama ini limbah jerami padi hanya dibakar didaerah persawahan dan kurang pemanfaatannya, hal ini dikarenakan sifatnya tersebar diberbagai tempat sehingga berakibat pada mahalnya biaya pengumpulan dan penganku</w:t>
      </w:r>
      <w:r>
        <w:rPr>
          <w:rFonts w:ascii="Arial" w:hAnsi="Arial" w:cs="Arial"/>
          <w:sz w:val="22"/>
          <w:szCs w:val="22"/>
        </w:rPr>
        <w:t xml:space="preserve">tan/transportasi, </w:t>
      </w:r>
      <w:r>
        <w:rPr>
          <w:rFonts w:ascii="Arial" w:hAnsi="Arial" w:cs="Arial"/>
          <w:sz w:val="22"/>
          <w:szCs w:val="22"/>
        </w:rPr>
        <w:fldChar w:fldCharType="begin"/>
      </w:r>
      <w:r>
        <w:rPr>
          <w:rFonts w:ascii="Arial" w:hAnsi="Arial" w:cs="Arial"/>
          <w:sz w:val="22"/>
          <w:szCs w:val="22"/>
        </w:rPr>
        <w:instrText xml:space="preserve"> ADDIN ZOTERO_ITEM CSL_CITATION {"citationID":"HI3tWSqd","properties":{"formattedCitation":"(Rhofita, 2016)","plainCitation":"(Rhofita, 2016)","noteIndex":0},"citationItems":[{"id":811,"uris":["http://zotero.org/users/5013019/items/LXBUS5JS"],"uri":["http://zotero.org/users/5013019/items/LXBUS5JS"],"itemData":{"id":811,"type":"article-journal","title":"Kajian Pemanfaatan Limbah Jerami Padi di Bagian Hulu","container-title":"Al-Ard: Jurnal Teknik Lingkungan","page":"74-79","volume":"1","issue":"2","DOI":"https://doi.org/10.29080/alard.v1i2.118","author":[{"family":"Rhofita","given":"Erry Ika"}],"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hofita, 2016)</w:t>
      </w:r>
      <w:r>
        <w:rPr>
          <w:rFonts w:ascii="Arial" w:hAnsi="Arial" w:cs="Arial"/>
          <w:sz w:val="22"/>
          <w:szCs w:val="22"/>
        </w:rPr>
        <w:fldChar w:fldCharType="end"/>
      </w:r>
      <w:r>
        <w:rPr>
          <w:rFonts w:ascii="Arial" w:hAnsi="Arial" w:cs="Arial"/>
          <w:sz w:val="22"/>
          <w:szCs w:val="22"/>
        </w:rPr>
        <w:t>. P</w:t>
      </w:r>
      <w:r w:rsidRPr="0035777C">
        <w:rPr>
          <w:rFonts w:ascii="Arial" w:hAnsi="Arial" w:cs="Arial"/>
          <w:sz w:val="22"/>
          <w:szCs w:val="22"/>
        </w:rPr>
        <w:t xml:space="preserve">emanfaatan jerami padi hanya sebatas pakan ternak (22%), pupuk (12%), dan sisanya dibuang atau dibakar. </w:t>
      </w:r>
      <w:r>
        <w:rPr>
          <w:rFonts w:ascii="Arial" w:hAnsi="Arial" w:cs="Arial"/>
          <w:sz w:val="22"/>
          <w:szCs w:val="22"/>
        </w:rPr>
        <w:t>P</w:t>
      </w:r>
      <w:r w:rsidRPr="0035777C">
        <w:rPr>
          <w:rFonts w:ascii="Arial" w:hAnsi="Arial" w:cs="Arial"/>
          <w:sz w:val="22"/>
          <w:szCs w:val="22"/>
        </w:rPr>
        <w:t>embakaran jerami padi di areal persawahan mampu menurunkan kadar unsur hara tanah seperti nitrogen (N), fosfosr (P), kalium (K), dan sulfur (S) antara 21-80%</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W9ltetFC","properties":{"formattedCitation":"(John, 2013; Kanokkanjana, &amp; Garivait, 2013; M. Z, B, &amp; Aznie C.R, 2012; Mandal et al., 2004; Muliarta, 2018; Tung, Cu, &amp; Hai, 2014)","plainCitation":"(John, 2013; Kanokkanjana, &amp; Garivait, 2013; M. Z, B, &amp; Aznie C.R, 2012; Mandal et al., 2004; Muliarta, 2018; Tung, Cu, &amp; Hai, 2014)","noteIndex":0},"citationItems":[{"id":815,"uris":["http://zotero.org/users/5013019/items/9826WD5P"],"uri":["http://zotero.org/users/5013019/items/9826WD5P"],"itemData":{"id":815,"type":"article-journal","title":"Alternatives To Open-Field Burning On Paddy Farms","container-title":"OPTIONS Agricultural and Food Policy Studies Institute, Malaysia","page":"1-5","volume":"18","author":[{"family":"John","given":"Adam"}],"issued":{"date-parts":[["2013"]]}}},{"id":818,"uris":["http://zotero.org/users/5013019/items/NU8W7WBY"],"uri":["http://zotero.org/users/5013019/items/NU8W7WBY"],"itemData":{"id":818,"type":"article-journal","title":"Alternative  rice  straw  management  practices  to  reduce  field  open  burning  in  Thailand","container-title":"nternational Journal of Environmental Science and Developmen","page":"119-123","volume":"4","issue":"2","author":[{"family":"Kanokkanjana,","given":"K"},{"family":"Garivait,","given":"S"}],"issued":{"date-parts":[["2013"]]}}},{"id":817,"uris":["http://zotero.org/users/5013019/items/SBLIV6XZ"],"uri":["http://zotero.org/users/5013019/items/SBLIV6XZ"],"itemData":{"id":817,"type":"paper-conference","title":"Impact of Rice Straw Development towards Agricultural Environment and Farmers’ Socio-Economy in MADA Region, Kedah","publisher":"International Economics Development Research Center (IEDRC)","publisher-place":"Bangkok, Thailand","page":"245-249","volume":"54","event":"2nd  International  Conference  on  History  and  Society  Development  (ICHSD","event-place":"Bangkok, Thailand","DOI":"10.7763/IPEDR. 2012. V54. 50","author":[{"family":"M. Z","given":"Rosmiza"},{"family":"B","given":"Amriah"},{"family":"Aznie C.R","given":"Rosniza"}],"issued":{"date-parts":[["2012",11,24]]}}},{"id":813,"uris":["http://zotero.org/users/5013019/items/LCY4GILW"],"uri":["http://zotero.org/users/5013019/items/LCY4GILW"],"itemData":{"id":813,"type":"article-journal","title":"Rice residue-management options and effects on soil properties and crop productivity","container-title":"Food, Agriculture &amp; Environment","page":"224-231","volume":"2","issue":"1","author":[{"family":"Mandal","given":"Krishna G."},{"family":"Misra","given":"Arun K."},{"family":"Hati","given":"Kuntal M."},{"family":"Bandyopadhyay","given":"Kali K."},{"family":"Ghosh","given":"Prabir K."},{"family":"Mohanty","given":"Manoranjan"}],"issued":{"date-parts":[["2004"]]}}},{"id":823,"uris":["http://zotero.org/users/5013019/items/9PYVT9JQ"],"uri":["http://zotero.org/users/5013019/items/9PYVT9JQ"],"itemData":{"id":823,"type":"article-journal","title":"Utilization burning rice straw and crops planted","container-title":"International Journal of Life Sciences","page":"142-150","volume":"2","issue":"3","DOI":"https://doi.org/10.29332/ijls.v2n3.234","ISSN":"2550-6986","author":[{"family":"Muliarta","given":"I Nengah"}],"issued":{"date-parts":[["2018"]]}}},{"id":814,"uris":["http://zotero.org/users/5013019/items/FGWJWKUG"],"uri":["http://zotero.org/users/5013019/items/FGWJWKUG"],"itemData":{"id":814,"type":"article-journal","title":"Impact Of Rice Straw Burning Methods On Soil Temperature And Microorganism Distribution In The Paddy Soil Ecosystems","container-title":"ARPN Journal of Agricultural and Biological Science","page":"157-160","volume":"9","issue":"5","ISSN":"1990-6145","author":[{"family":"Tung","given":"Nguyen Song"},{"family":"Cu","given":"Nguyen Xuan"},{"family":"Hai","given":"Nguyen Xua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John, 2013; Kanokkanjana, &amp; Garivait, 2013; M. Z, B, &amp; Aznie C.R, 2012; Mandal et al., 2004; Muliarta, 2018; Tung, Cu, &amp; Hai, 2014)</w:t>
      </w:r>
      <w:r>
        <w:rPr>
          <w:rFonts w:ascii="Arial" w:hAnsi="Arial" w:cs="Arial"/>
          <w:sz w:val="22"/>
          <w:szCs w:val="22"/>
        </w:rPr>
        <w:fldChar w:fldCharType="end"/>
      </w:r>
      <w:r w:rsidRPr="0035777C">
        <w:rPr>
          <w:rFonts w:ascii="Arial" w:hAnsi="Arial" w:cs="Arial"/>
          <w:sz w:val="22"/>
          <w:szCs w:val="22"/>
        </w:rPr>
        <w:t>. Produksi jerami padi yang melimpah dan tersebar diberbagai tempat di Indonesia memungkinkan untuk dimanfaatkan sebagai pakan ternak dan pupuk organik dalam jumlah yang besar. Secara umum komposisi kimia jerami padi meliputi bahan kering 71,2%; protein kasar 3,9%; lemak kasar 1,8%; serat kasar 28,8%; BETN 37,1% dan TDN 40,2%.</w:t>
      </w:r>
    </w:p>
    <w:p w14:paraId="4D92D953" w14:textId="77777777" w:rsidR="00C41A53" w:rsidRPr="0035777C" w:rsidRDefault="00C41A53" w:rsidP="00C41A53">
      <w:pPr>
        <w:ind w:firstLine="709"/>
        <w:jc w:val="both"/>
        <w:rPr>
          <w:rFonts w:ascii="Arial" w:hAnsi="Arial" w:cs="Arial"/>
          <w:sz w:val="22"/>
          <w:szCs w:val="22"/>
        </w:rPr>
      </w:pPr>
      <w:r w:rsidRPr="0035777C">
        <w:rPr>
          <w:rFonts w:ascii="Arial" w:hAnsi="Arial" w:cs="Arial"/>
          <w:sz w:val="22"/>
          <w:szCs w:val="22"/>
        </w:rPr>
        <w:t>Berbagai kendala ditemui dalam pemanfaatan jerami padi menjadi pupuk organik salah satunya adalah minimnya SDM dan teknologi pengolahan jerami padi. Hasil observasi awal yang dilakukan di Desa Garon Kecamatan Balerejo Kabupaten Madiun ditemukan beberapa hal penting terkait pemanfaatan jerami padi antara lain: 1) jerami padi di Desa Garon selama ini hanya diletakkan atau dibakar diareal persawahan (Gambar 1); 2) Desa Garon merupakan desa percontohan di Kabupaten Madiun terkait swasembada pangan</w:t>
      </w:r>
      <w:r>
        <w:rPr>
          <w:rFonts w:ascii="Arial" w:hAnsi="Arial" w:cs="Arial"/>
          <w:sz w:val="22"/>
          <w:szCs w:val="22"/>
        </w:rPr>
        <w:t xml:space="preserve"> pada tahun 2015</w:t>
      </w:r>
      <w:r w:rsidRPr="0035777C">
        <w:rPr>
          <w:rFonts w:ascii="Arial" w:hAnsi="Arial" w:cs="Arial"/>
          <w:sz w:val="22"/>
          <w:szCs w:val="22"/>
        </w:rPr>
        <w:t>, dan 3) adanya keinginan masyarakat khususnya majelis taklim untuk memanfaatkan jerami padi menjadi barang berdaya guna. Berdasarkan hasil observasi awal ini diharapkan melalui pemanfaatan jerami padi menjadi pupuk organik dapat dijadikan sebagai salah satu sarana program pemberdayaan masyarakat khususnya majelis taklim yang ada di Desa Garon. Dengan adanya pengelolaan lingkungan secara berkelanjutan akan berdampak pada keseimbangan lingkungan, seperti halnya dijelaskan dalam Al-Qur’an QS. An-Nahl a</w:t>
      </w:r>
      <w:r>
        <w:rPr>
          <w:rFonts w:ascii="Arial" w:hAnsi="Arial" w:cs="Arial"/>
          <w:sz w:val="22"/>
          <w:szCs w:val="22"/>
        </w:rPr>
        <w:t>yat 5 dan 6, QS. Al A’raaf ayat</w:t>
      </w:r>
      <w:r w:rsidRPr="0035777C">
        <w:rPr>
          <w:rFonts w:ascii="Arial" w:hAnsi="Arial" w:cs="Arial"/>
          <w:sz w:val="22"/>
          <w:szCs w:val="22"/>
        </w:rPr>
        <w:t xml:space="preserve"> 56 dan QS. Hud ayat 116. </w:t>
      </w:r>
    </w:p>
    <w:p w14:paraId="15A835EC"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r w:rsidRPr="007F1F70">
        <w:rPr>
          <w:noProof/>
        </w:rPr>
        <w:drawing>
          <wp:anchor distT="0" distB="0" distL="114300" distR="114300" simplePos="0" relativeHeight="251660288" behindDoc="1" locked="0" layoutInCell="1" allowOverlap="1" wp14:anchorId="62D1EB54" wp14:editId="5056841F">
            <wp:simplePos x="0" y="0"/>
            <wp:positionH relativeFrom="column">
              <wp:posOffset>2349677</wp:posOffset>
            </wp:positionH>
            <wp:positionV relativeFrom="paragraph">
              <wp:posOffset>158750</wp:posOffset>
            </wp:positionV>
            <wp:extent cx="2555118" cy="1512000"/>
            <wp:effectExtent l="50800" t="50800" r="137795" b="139065"/>
            <wp:wrapNone/>
            <wp:docPr id="8" name="Picture 8" descr="C:\Users\ToshibaPC\Pictures\video KKN\20170814_1053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PC\Pictures\video KKN\20170814_105313.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55118" cy="1512000"/>
                    </a:xfrm>
                    <a:prstGeom prst="rect">
                      <a:avLst/>
                    </a:prstGeom>
                    <a:ln w="28575"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21CCB646" wp14:editId="45796190">
            <wp:simplePos x="0" y="0"/>
            <wp:positionH relativeFrom="column">
              <wp:posOffset>-48260</wp:posOffset>
            </wp:positionH>
            <wp:positionV relativeFrom="paragraph">
              <wp:posOffset>159385</wp:posOffset>
            </wp:positionV>
            <wp:extent cx="2265039" cy="1512000"/>
            <wp:effectExtent l="25400" t="25400" r="21590" b="37465"/>
            <wp:wrapNone/>
            <wp:docPr id="11" name="Picture 11" descr="/Users/erryika/Documents/Training Course Environmental In China October 2018/Pictures /foto kkn 14/DSC_08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erryika/Documents/Training Course Environmental In China October 2018/Pictures /foto kkn 14/DSC_0898.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65039" cy="1512000"/>
                    </a:xfrm>
                    <a:prstGeom prst="rect">
                      <a:avLst/>
                    </a:prstGeom>
                    <a:noFill/>
                    <a:ln w="28575">
                      <a:solidFill>
                        <a:srgbClr val="00B050"/>
                      </a:solidFill>
                    </a:ln>
                  </pic:spPr>
                </pic:pic>
              </a:graphicData>
            </a:graphic>
            <wp14:sizeRelH relativeFrom="page">
              <wp14:pctWidth>0</wp14:pctWidth>
            </wp14:sizeRelH>
            <wp14:sizeRelV relativeFrom="page">
              <wp14:pctHeight>0</wp14:pctHeight>
            </wp14:sizeRelV>
          </wp:anchor>
        </w:drawing>
      </w:r>
      <w:r>
        <w:rPr>
          <w:rFonts w:ascii="Times" w:eastAsiaTheme="minorHAnsi" w:hAnsi="Times" w:cs="Times"/>
          <w:color w:val="000000"/>
        </w:rPr>
        <w:t xml:space="preserve"> </w:t>
      </w:r>
    </w:p>
    <w:p w14:paraId="7129605E"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5B62FAD8"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7F3E24AE"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0E121CDA"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67E99190"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06822E43"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4B3577DD"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5D44239D"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1A171F12" w14:textId="77777777" w:rsidR="00C41A53" w:rsidRDefault="00C41A53" w:rsidP="00C41A53">
      <w:pPr>
        <w:widowControl w:val="0"/>
        <w:autoSpaceDE w:val="0"/>
        <w:autoSpaceDN w:val="0"/>
        <w:adjustRightInd w:val="0"/>
        <w:spacing w:line="280" w:lineRule="atLeast"/>
        <w:rPr>
          <w:rFonts w:ascii="Times" w:eastAsiaTheme="minorHAnsi" w:hAnsi="Times" w:cs="Times"/>
          <w:color w:val="000000"/>
        </w:rPr>
      </w:pPr>
    </w:p>
    <w:p w14:paraId="040FB1A3" w14:textId="77777777" w:rsidR="00C41A53" w:rsidRPr="00BB2526" w:rsidRDefault="00C41A53" w:rsidP="00C41A53">
      <w:pPr>
        <w:spacing w:line="276" w:lineRule="auto"/>
        <w:jc w:val="center"/>
        <w:rPr>
          <w:rFonts w:ascii="Arial" w:eastAsia="Cambria" w:hAnsi="Arial" w:cs="Arial"/>
          <w:sz w:val="22"/>
          <w:szCs w:val="22"/>
        </w:rPr>
      </w:pPr>
      <w:r>
        <w:rPr>
          <w:rFonts w:ascii="Arial" w:eastAsia="Cambria" w:hAnsi="Arial" w:cs="Arial"/>
          <w:sz w:val="18"/>
          <w:szCs w:val="22"/>
        </w:rPr>
        <w:t>Gambar 1. Kondisi jerami padi di Desa Garon diletakkan diareal persawahan dan dibakar</w:t>
      </w:r>
    </w:p>
    <w:p w14:paraId="691E6140" w14:textId="77777777" w:rsidR="00C41A53" w:rsidRDefault="00C41A53" w:rsidP="00C41A53">
      <w:pPr>
        <w:widowControl w:val="0"/>
        <w:autoSpaceDE w:val="0"/>
        <w:autoSpaceDN w:val="0"/>
        <w:adjustRightInd w:val="0"/>
        <w:spacing w:line="280" w:lineRule="atLeast"/>
        <w:jc w:val="center"/>
        <w:rPr>
          <w:rFonts w:ascii="Times" w:eastAsiaTheme="minorHAnsi" w:hAnsi="Times" w:cs="Times"/>
          <w:color w:val="000000"/>
        </w:rPr>
      </w:pPr>
    </w:p>
    <w:p w14:paraId="4D85C671" w14:textId="77777777" w:rsidR="00C41A53" w:rsidRDefault="00C41A53" w:rsidP="00C41A53">
      <w:pPr>
        <w:ind w:firstLine="709"/>
        <w:jc w:val="both"/>
        <w:rPr>
          <w:rFonts w:ascii="Arial" w:hAnsi="Arial" w:cs="Arial"/>
          <w:sz w:val="22"/>
          <w:szCs w:val="22"/>
        </w:rPr>
      </w:pPr>
    </w:p>
    <w:p w14:paraId="201AB000" w14:textId="77777777" w:rsidR="00C41A53" w:rsidRPr="004F5DFE" w:rsidRDefault="00C41A53" w:rsidP="00C41A53">
      <w:pPr>
        <w:rPr>
          <w:rFonts w:ascii="Arial" w:hAnsi="Arial" w:cs="Arial"/>
          <w:b/>
          <w:sz w:val="22"/>
          <w:szCs w:val="22"/>
        </w:rPr>
      </w:pPr>
      <w:r>
        <w:rPr>
          <w:rFonts w:ascii="Arial" w:hAnsi="Arial" w:cs="Arial"/>
          <w:b/>
          <w:sz w:val="22"/>
          <w:szCs w:val="22"/>
        </w:rPr>
        <w:t>STRATEGI</w:t>
      </w:r>
      <w:r w:rsidRPr="004F5DFE">
        <w:rPr>
          <w:rFonts w:ascii="Arial" w:hAnsi="Arial" w:cs="Arial"/>
          <w:b/>
          <w:sz w:val="22"/>
          <w:szCs w:val="22"/>
        </w:rPr>
        <w:t xml:space="preserve"> PELAKSANAAN</w:t>
      </w:r>
      <w:r>
        <w:rPr>
          <w:rFonts w:ascii="Arial" w:hAnsi="Arial" w:cs="Arial"/>
          <w:b/>
          <w:sz w:val="22"/>
          <w:szCs w:val="22"/>
        </w:rPr>
        <w:t xml:space="preserve"> KEGIATAN </w:t>
      </w:r>
    </w:p>
    <w:p w14:paraId="3ADEA666" w14:textId="77777777" w:rsidR="00C41A53" w:rsidRPr="00BB2526" w:rsidRDefault="00C41A53" w:rsidP="00C41A53">
      <w:pPr>
        <w:ind w:firstLine="720"/>
        <w:jc w:val="both"/>
        <w:rPr>
          <w:rFonts w:ascii="Arial" w:hAnsi="Arial" w:cs="Arial"/>
          <w:sz w:val="22"/>
          <w:szCs w:val="22"/>
        </w:rPr>
      </w:pPr>
      <w:r w:rsidRPr="00BB2526">
        <w:rPr>
          <w:rFonts w:ascii="Arial" w:hAnsi="Arial" w:cs="Arial"/>
          <w:sz w:val="22"/>
          <w:szCs w:val="22"/>
        </w:rPr>
        <w:t xml:space="preserve">Stategi yang digunakan dalam kegiatan ini dengan menggunakan model yang dikembangkan oleh S. Thagarajan, Dorothy S. Semmel, dan Melvyn I. Semmel, yaitu model pengembangan 4-D yang terdiri atas empat (4) tahap utama yaitu: (1) </w:t>
      </w:r>
      <w:r w:rsidRPr="00BB2526">
        <w:rPr>
          <w:rFonts w:ascii="Arial" w:eastAsia="Arial" w:hAnsi="Arial" w:cs="Arial"/>
          <w:i/>
          <w:sz w:val="22"/>
          <w:szCs w:val="22"/>
        </w:rPr>
        <w:t>Define</w:t>
      </w:r>
      <w:r w:rsidRPr="00BB2526">
        <w:rPr>
          <w:rFonts w:ascii="Arial" w:hAnsi="Arial" w:cs="Arial"/>
          <w:sz w:val="22"/>
          <w:szCs w:val="22"/>
        </w:rPr>
        <w:t xml:space="preserve"> (Pembatasan), (2) </w:t>
      </w:r>
      <w:r w:rsidRPr="00BB2526">
        <w:rPr>
          <w:rFonts w:ascii="Arial" w:eastAsia="Arial" w:hAnsi="Arial" w:cs="Arial"/>
          <w:i/>
          <w:sz w:val="22"/>
          <w:szCs w:val="22"/>
        </w:rPr>
        <w:t xml:space="preserve">Design </w:t>
      </w:r>
      <w:r w:rsidRPr="00BB2526">
        <w:rPr>
          <w:rFonts w:ascii="Arial" w:hAnsi="Arial" w:cs="Arial"/>
          <w:sz w:val="22"/>
          <w:szCs w:val="22"/>
        </w:rPr>
        <w:t>(Perancangan), (3)</w:t>
      </w:r>
      <w:r w:rsidRPr="00BB2526">
        <w:rPr>
          <w:rFonts w:ascii="Arial" w:eastAsia="Arial" w:hAnsi="Arial" w:cs="Arial"/>
          <w:i/>
          <w:sz w:val="22"/>
          <w:szCs w:val="22"/>
        </w:rPr>
        <w:t xml:space="preserve"> Develop </w:t>
      </w:r>
      <w:r w:rsidRPr="00BB2526">
        <w:rPr>
          <w:rFonts w:ascii="Arial" w:hAnsi="Arial" w:cs="Arial"/>
          <w:sz w:val="22"/>
          <w:szCs w:val="22"/>
        </w:rPr>
        <w:t>(Pengembangan) dan (4)</w:t>
      </w:r>
      <w:r w:rsidRPr="00BB2526">
        <w:rPr>
          <w:rFonts w:ascii="Arial" w:eastAsia="Arial" w:hAnsi="Arial" w:cs="Arial"/>
          <w:i/>
          <w:sz w:val="22"/>
          <w:szCs w:val="22"/>
        </w:rPr>
        <w:t xml:space="preserve"> Disseminate </w:t>
      </w:r>
      <w:r w:rsidRPr="00BB2526">
        <w:rPr>
          <w:rFonts w:ascii="Arial" w:hAnsi="Arial" w:cs="Arial"/>
          <w:sz w:val="22"/>
          <w:szCs w:val="22"/>
        </w:rPr>
        <w:t xml:space="preserve">(Penyebaran). Melalui metode ini, kegiatan ini dimulai dari proses analisis terhadap wilayah sasaran, kemudian merancang model solusi terhadap masalah yang ada, dilanjutkan proses pengembangan dengan melibatkan </w:t>
      </w:r>
      <w:r w:rsidRPr="00BB2526">
        <w:rPr>
          <w:rFonts w:ascii="Arial" w:eastAsia="Arial" w:hAnsi="Arial" w:cs="Arial"/>
          <w:i/>
          <w:sz w:val="22"/>
          <w:szCs w:val="22"/>
        </w:rPr>
        <w:t>stakeholder</w:t>
      </w:r>
      <w:r w:rsidRPr="00BB2526">
        <w:rPr>
          <w:rFonts w:ascii="Arial" w:hAnsi="Arial" w:cs="Arial"/>
          <w:sz w:val="22"/>
          <w:szCs w:val="22"/>
        </w:rPr>
        <w:t xml:space="preserve"> yang berkepentingan dan kemudian penyebarluasan metode untuk mengukur efektivitas program yang diharapkan mempunyai dampak ganda, yaitu penguatan ekonomi masyarakat melalui pemanfaatan limbah jerami untuk menjadikan pupuk organik dan sekaligus meningkatkan fungsi majlis taklim yang pada mulanya berisi kegiatan keagamaan saja (tahlilan, yasinan dan lainnya) meningkat untuk peduli terhadap kesejahteraan hidup. Atau istilah lainnya dalam majlis taklim tersebut mampu berdakwah </w:t>
      </w:r>
      <w:r w:rsidRPr="00BB2526">
        <w:rPr>
          <w:rFonts w:ascii="Arial" w:eastAsia="Arial" w:hAnsi="Arial" w:cs="Arial"/>
          <w:i/>
          <w:sz w:val="22"/>
          <w:szCs w:val="22"/>
        </w:rPr>
        <w:t>bi</w:t>
      </w:r>
      <w:r w:rsidRPr="00BB2526">
        <w:rPr>
          <w:rFonts w:ascii="Arial" w:hAnsi="Arial" w:cs="Arial"/>
          <w:sz w:val="22"/>
          <w:szCs w:val="22"/>
        </w:rPr>
        <w:t xml:space="preserve"> </w:t>
      </w:r>
      <w:r w:rsidRPr="00BB2526">
        <w:rPr>
          <w:rFonts w:ascii="Arial" w:eastAsia="Arial" w:hAnsi="Arial" w:cs="Arial"/>
          <w:i/>
          <w:sz w:val="22"/>
          <w:szCs w:val="22"/>
        </w:rPr>
        <w:t xml:space="preserve">al-lisan </w:t>
      </w:r>
      <w:r w:rsidRPr="00BB2526">
        <w:rPr>
          <w:rFonts w:ascii="Arial" w:hAnsi="Arial" w:cs="Arial"/>
          <w:sz w:val="22"/>
          <w:szCs w:val="22"/>
        </w:rPr>
        <w:t>dan dakwah</w:t>
      </w:r>
      <w:r w:rsidRPr="00BB2526">
        <w:rPr>
          <w:rFonts w:ascii="Arial" w:eastAsia="Arial" w:hAnsi="Arial" w:cs="Arial"/>
          <w:i/>
          <w:sz w:val="22"/>
          <w:szCs w:val="22"/>
        </w:rPr>
        <w:t xml:space="preserve"> bi </w:t>
      </w:r>
      <w:r>
        <w:rPr>
          <w:rFonts w:ascii="Arial" w:eastAsia="Arial" w:hAnsi="Arial" w:cs="Arial"/>
          <w:i/>
          <w:sz w:val="22"/>
          <w:szCs w:val="22"/>
        </w:rPr>
        <w:t>al-haq.</w:t>
      </w:r>
      <w:r>
        <w:rPr>
          <w:rFonts w:ascii="Arial" w:hAnsi="Arial" w:cs="Arial"/>
          <w:sz w:val="22"/>
          <w:szCs w:val="22"/>
        </w:rPr>
        <w:t xml:space="preserve"> </w:t>
      </w:r>
      <w:r w:rsidRPr="00BB2526">
        <w:rPr>
          <w:rFonts w:ascii="Arial" w:hAnsi="Arial" w:cs="Arial"/>
          <w:sz w:val="22"/>
          <w:szCs w:val="22"/>
        </w:rPr>
        <w:t>Secara umum, strategi atau pendekatan yang digunakan adalah melalui beberapa tahapan sebagai berikut :</w:t>
      </w:r>
    </w:p>
    <w:p w14:paraId="0AA26BF4" w14:textId="77777777" w:rsidR="00C41A53" w:rsidRPr="00BB2526" w:rsidRDefault="00C41A53" w:rsidP="00C41A53">
      <w:pPr>
        <w:pStyle w:val="ListParagraph"/>
        <w:numPr>
          <w:ilvl w:val="0"/>
          <w:numId w:val="1"/>
        </w:numPr>
        <w:suppressAutoHyphens w:val="0"/>
        <w:spacing w:after="0" w:line="240" w:lineRule="auto"/>
        <w:contextualSpacing/>
        <w:jc w:val="both"/>
        <w:rPr>
          <w:rFonts w:ascii="Arial" w:hAnsi="Arial" w:cs="Arial"/>
        </w:rPr>
      </w:pPr>
      <w:r w:rsidRPr="00BB2526">
        <w:rPr>
          <w:rFonts w:ascii="Arial" w:eastAsia="Times New Roman" w:hAnsi="Arial" w:cs="Arial"/>
        </w:rPr>
        <w:t>Mengajak masyarakat melalui kelompok majlis taklim untuk menggali dan menyadarkan pentingnya menjaga keberlanjutan lingkungan khususnya sebagai petani yang modal utamanya adalah persawahan yang harus dijaga kesuburannya;</w:t>
      </w:r>
    </w:p>
    <w:p w14:paraId="14141B67" w14:textId="77777777" w:rsidR="00C41A53" w:rsidRPr="00BB2526" w:rsidRDefault="00C41A53" w:rsidP="00C41A53">
      <w:pPr>
        <w:pStyle w:val="ListParagraph"/>
        <w:numPr>
          <w:ilvl w:val="0"/>
          <w:numId w:val="1"/>
        </w:numPr>
        <w:suppressAutoHyphens w:val="0"/>
        <w:spacing w:after="0" w:line="240" w:lineRule="auto"/>
        <w:contextualSpacing/>
        <w:jc w:val="both"/>
        <w:rPr>
          <w:rFonts w:ascii="Arial" w:hAnsi="Arial" w:cs="Arial"/>
        </w:rPr>
      </w:pPr>
      <w:r w:rsidRPr="00BB2526">
        <w:rPr>
          <w:rFonts w:ascii="Arial" w:eastAsia="Times New Roman" w:hAnsi="Arial" w:cs="Arial"/>
        </w:rPr>
        <w:t>Pemanfaatan limbah jerami padi karena limbah jerami merupakan asset yang luar biasa, yang masih minim pengelolaannya;</w:t>
      </w:r>
    </w:p>
    <w:p w14:paraId="626BF4E4" w14:textId="77777777" w:rsidR="00C41A53" w:rsidRPr="00BB2526" w:rsidRDefault="00C41A53" w:rsidP="00C41A53">
      <w:pPr>
        <w:pStyle w:val="ListParagraph"/>
        <w:numPr>
          <w:ilvl w:val="0"/>
          <w:numId w:val="1"/>
        </w:numPr>
        <w:suppressAutoHyphens w:val="0"/>
        <w:spacing w:after="0" w:line="240" w:lineRule="auto"/>
        <w:contextualSpacing/>
        <w:jc w:val="both"/>
        <w:rPr>
          <w:rFonts w:ascii="Arial" w:hAnsi="Arial" w:cs="Arial"/>
        </w:rPr>
      </w:pPr>
      <w:r>
        <w:rPr>
          <w:rFonts w:ascii="Arial" w:eastAsia="Times New Roman" w:hAnsi="Arial" w:cs="Arial"/>
        </w:rPr>
        <w:t>Memetakan persepsi dan pemahaman anggota majelis taklim</w:t>
      </w:r>
      <w:r w:rsidRPr="00BB2526">
        <w:rPr>
          <w:rFonts w:ascii="Arial" w:eastAsia="Times New Roman" w:hAnsi="Arial" w:cs="Arial"/>
        </w:rPr>
        <w:t xml:space="preserve"> tentang teknologi dan metode pemanfaatan limbah jerami padi untuk diselaraska</w:t>
      </w:r>
      <w:r>
        <w:rPr>
          <w:rFonts w:ascii="Arial" w:eastAsia="Times New Roman" w:hAnsi="Arial" w:cs="Arial"/>
        </w:rPr>
        <w:t>n dengan kearifan lok</w:t>
      </w:r>
      <w:r w:rsidRPr="00BB2526">
        <w:rPr>
          <w:rFonts w:ascii="Arial" w:eastAsia="Times New Roman" w:hAnsi="Arial" w:cs="Arial"/>
        </w:rPr>
        <w:t>al;</w:t>
      </w:r>
    </w:p>
    <w:p w14:paraId="629EAAB0" w14:textId="77777777" w:rsidR="00C41A53" w:rsidRPr="00BB2526" w:rsidRDefault="00C41A53" w:rsidP="00C41A53">
      <w:pPr>
        <w:pStyle w:val="ListParagraph"/>
        <w:numPr>
          <w:ilvl w:val="0"/>
          <w:numId w:val="1"/>
        </w:numPr>
        <w:suppressAutoHyphens w:val="0"/>
        <w:spacing w:after="0" w:line="240" w:lineRule="auto"/>
        <w:contextualSpacing/>
        <w:jc w:val="both"/>
        <w:rPr>
          <w:rFonts w:ascii="Arial" w:hAnsi="Arial" w:cs="Arial"/>
        </w:rPr>
      </w:pPr>
      <w:r w:rsidRPr="00BB2526">
        <w:rPr>
          <w:rFonts w:ascii="Arial" w:eastAsia="Times New Roman" w:hAnsi="Arial" w:cs="Arial"/>
        </w:rPr>
        <w:t>Memberikan pelatihan-pelatihan yang dianggap perlu;</w:t>
      </w:r>
    </w:p>
    <w:p w14:paraId="7C07164C" w14:textId="77777777" w:rsidR="00C41A53" w:rsidRPr="002C18FE" w:rsidRDefault="00C41A53" w:rsidP="00C41A53">
      <w:pPr>
        <w:pStyle w:val="ListParagraph"/>
        <w:numPr>
          <w:ilvl w:val="0"/>
          <w:numId w:val="1"/>
        </w:numPr>
        <w:suppressAutoHyphens w:val="0"/>
        <w:spacing w:after="0" w:line="240" w:lineRule="auto"/>
        <w:contextualSpacing/>
        <w:jc w:val="both"/>
        <w:rPr>
          <w:rFonts w:ascii="Arial" w:hAnsi="Arial" w:cs="Arial"/>
        </w:rPr>
      </w:pPr>
      <w:r w:rsidRPr="002C18FE">
        <w:rPr>
          <w:rFonts w:ascii="Arial" w:eastAsia="Times New Roman" w:hAnsi="Arial" w:cs="Arial"/>
        </w:rPr>
        <w:t>Mengajak  masyarakat   melalui  majlis  taklim  untuk  turun  tangan menyelesaikan permaslahan lingkungan dan meningkatkan kesejahteraannya dengan mengolah jerami padi sebagai pupuk organik dengan tetap memperhatikan kelestarian budaya lokal.</w:t>
      </w:r>
    </w:p>
    <w:p w14:paraId="36EF652F" w14:textId="77777777" w:rsidR="00C41A53" w:rsidRDefault="00C41A53" w:rsidP="00C41A53">
      <w:pPr>
        <w:ind w:firstLine="720"/>
        <w:jc w:val="both"/>
        <w:rPr>
          <w:rFonts w:ascii="Arial" w:hAnsi="Arial" w:cs="Arial"/>
          <w:sz w:val="22"/>
          <w:szCs w:val="22"/>
        </w:rPr>
      </w:pPr>
      <w:r w:rsidRPr="00BB2526">
        <w:rPr>
          <w:rFonts w:ascii="Arial" w:hAnsi="Arial" w:cs="Arial"/>
          <w:sz w:val="22"/>
          <w:szCs w:val="22"/>
        </w:rPr>
        <w:t>Strategi pendekatan yang dilakukan dala kegiatan in</w:t>
      </w:r>
      <w:r>
        <w:rPr>
          <w:rFonts w:ascii="Arial" w:hAnsi="Arial" w:cs="Arial"/>
          <w:sz w:val="22"/>
          <w:szCs w:val="22"/>
        </w:rPr>
        <w:t>i dapat diperjelas pada Gambar 2</w:t>
      </w:r>
      <w:r w:rsidRPr="00BB2526">
        <w:rPr>
          <w:rFonts w:ascii="Arial" w:hAnsi="Arial" w:cs="Arial"/>
          <w:sz w:val="22"/>
          <w:szCs w:val="22"/>
        </w:rPr>
        <w:t xml:space="preserve">. </w:t>
      </w:r>
    </w:p>
    <w:p w14:paraId="474A58AD" w14:textId="77777777" w:rsidR="006D655C" w:rsidRPr="00BB2526" w:rsidRDefault="006D655C" w:rsidP="00C41A53">
      <w:pPr>
        <w:ind w:firstLine="720"/>
        <w:jc w:val="both"/>
        <w:rPr>
          <w:rFonts w:ascii="Arial" w:hAnsi="Arial" w:cs="Arial"/>
          <w:sz w:val="22"/>
          <w:szCs w:val="22"/>
        </w:rPr>
      </w:pPr>
    </w:p>
    <w:p w14:paraId="1909946B" w14:textId="77777777" w:rsidR="00C41A53" w:rsidRDefault="00C41A53" w:rsidP="00C41A53">
      <w:pPr>
        <w:spacing w:line="360" w:lineRule="auto"/>
        <w:jc w:val="both"/>
      </w:pPr>
      <w:r>
        <w:rPr>
          <w:noProof/>
        </w:rPr>
        <w:drawing>
          <wp:inline distT="0" distB="0" distL="0" distR="0" wp14:anchorId="5CA0ABC0" wp14:editId="3B8B3143">
            <wp:extent cx="4580905" cy="4105408"/>
            <wp:effectExtent l="76200" t="0" r="67310" b="8572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F8F8645" w14:textId="77777777" w:rsidR="00C41A53" w:rsidRPr="004F5DFE" w:rsidRDefault="00C41A53" w:rsidP="00C41A53">
      <w:pPr>
        <w:jc w:val="center"/>
        <w:rPr>
          <w:rFonts w:ascii="Arial" w:hAnsi="Arial" w:cs="Arial"/>
          <w:sz w:val="22"/>
          <w:szCs w:val="22"/>
        </w:rPr>
      </w:pPr>
      <w:r>
        <w:rPr>
          <w:rFonts w:ascii="Arial" w:hAnsi="Arial" w:cs="Arial"/>
          <w:sz w:val="20"/>
          <w:szCs w:val="22"/>
        </w:rPr>
        <w:t>Gambar 2. Strategi pendekatan kegiatan pengabdian kepada masyarakat</w:t>
      </w:r>
    </w:p>
    <w:p w14:paraId="601EBDC9" w14:textId="77777777" w:rsidR="00C41A53" w:rsidRDefault="00C41A53" w:rsidP="00C41A53">
      <w:pPr>
        <w:spacing w:line="360" w:lineRule="auto"/>
        <w:jc w:val="center"/>
      </w:pPr>
      <w:r>
        <w:t xml:space="preserve"> </w:t>
      </w:r>
    </w:p>
    <w:p w14:paraId="1663B51E" w14:textId="77777777" w:rsidR="00C41A53" w:rsidRPr="0035777C" w:rsidRDefault="00C41A53" w:rsidP="00C41A53">
      <w:pPr>
        <w:rPr>
          <w:rFonts w:ascii="Arial" w:hAnsi="Arial" w:cs="Arial"/>
          <w:b/>
          <w:sz w:val="22"/>
          <w:szCs w:val="22"/>
        </w:rPr>
      </w:pPr>
      <w:r w:rsidRPr="004F5DFE">
        <w:rPr>
          <w:rFonts w:ascii="Arial" w:hAnsi="Arial" w:cs="Arial"/>
          <w:b/>
          <w:sz w:val="22"/>
          <w:szCs w:val="22"/>
        </w:rPr>
        <w:t>HASIL DAN PEMBAHASAN</w:t>
      </w:r>
    </w:p>
    <w:p w14:paraId="0A28055C" w14:textId="77777777" w:rsidR="00C41A53" w:rsidRPr="00BD58AB" w:rsidRDefault="00C41A53" w:rsidP="00C41A53">
      <w:pPr>
        <w:pStyle w:val="ListParagraph"/>
        <w:numPr>
          <w:ilvl w:val="0"/>
          <w:numId w:val="2"/>
        </w:numPr>
        <w:spacing w:after="0"/>
        <w:ind w:left="714" w:hanging="357"/>
        <w:jc w:val="both"/>
        <w:rPr>
          <w:rFonts w:ascii="Arial" w:hAnsi="Arial" w:cs="Arial"/>
        </w:rPr>
      </w:pPr>
      <w:r>
        <w:rPr>
          <w:rFonts w:ascii="Arial" w:hAnsi="Arial" w:cs="Arial"/>
          <w:b/>
        </w:rPr>
        <w:t xml:space="preserve">Kondisi Wilayah Dampingan </w:t>
      </w:r>
    </w:p>
    <w:p w14:paraId="3C625C82" w14:textId="77777777" w:rsidR="00C41A53" w:rsidRPr="00BD58AB" w:rsidRDefault="00C41A53" w:rsidP="00C41A53">
      <w:pPr>
        <w:ind w:firstLine="720"/>
        <w:jc w:val="both"/>
        <w:rPr>
          <w:rFonts w:ascii="Arial" w:hAnsi="Arial" w:cs="Arial"/>
          <w:sz w:val="22"/>
          <w:szCs w:val="22"/>
        </w:rPr>
      </w:pPr>
      <w:r w:rsidRPr="00BD58AB">
        <w:rPr>
          <w:rFonts w:ascii="Arial" w:hAnsi="Arial" w:cs="Arial"/>
          <w:sz w:val="22"/>
          <w:szCs w:val="22"/>
        </w:rPr>
        <w:t>Desa Garon merupakan salah satu desa yang berada dalam wilayah Kecamatan Balerejo, Kabupaten Madiun. Dari segi transportasi mudah untuk ditempuh dengan kendaran apapun termasuk kendaraan umum karena letaknya melewati jalan utama Surabaya - Madiun. Letak ±3 km dari kantor kecamatan Balarejo dan berjarak ±10 km sebelah timur dari kantor kabupaten Madiun. Secara administratif Desa Garon terbagi menjadi 6 (enam) dusun, yaitu dusun Kedung Meneng, dusun Kembangan, dusun Garon, dusun Plembang, dusun Bakung dan dusun Sumber, dengan 31 RT dan jumlah penduduk sebesar 3099 jiwa yang terdiri dari 1518 orang laki-laki dan 1581 orang perempuan</w:t>
      </w:r>
      <w:r>
        <w:rPr>
          <w:rFonts w:ascii="Arial" w:hAnsi="Arial" w:cs="Arial"/>
          <w:sz w:val="22"/>
          <w:szCs w:val="22"/>
        </w:rPr>
        <w:t>. Luas wilayah Desa Garon</w:t>
      </w:r>
      <w:r w:rsidRPr="00BD58AB">
        <w:rPr>
          <w:rFonts w:ascii="Arial" w:hAnsi="Arial" w:cs="Arial"/>
          <w:sz w:val="22"/>
          <w:szCs w:val="22"/>
        </w:rPr>
        <w:t xml:space="preserve"> ±384,025 Ha, peruntukan lahan di desa ini terdiri dari sawah irigasi 78,50 Ha; sawah setengan teknis 149,900 Ha; sawah tadah hujan 17,050 Ha; ladang tegalan 84,525 Ha; pemukiman 53 Ha; tanah untuk pembangunan perkantoran 0,500 Ha; tanah untuk bagunan sekolah 0,900 Ha; jalan 4,00 Ha; lapangan 0,500; perikan 0,500 Ha; dan tanah untuk kuburan 4 Ha. Adapun batas administratif desa Garon adalah: </w:t>
      </w:r>
    </w:p>
    <w:p w14:paraId="2483C903" w14:textId="77777777" w:rsidR="00C41A53" w:rsidRPr="00BD58AB" w:rsidRDefault="00C41A53" w:rsidP="00C41A53">
      <w:pPr>
        <w:pStyle w:val="ListParagraph"/>
        <w:numPr>
          <w:ilvl w:val="0"/>
          <w:numId w:val="3"/>
        </w:numPr>
        <w:tabs>
          <w:tab w:val="left" w:pos="993"/>
        </w:tabs>
        <w:suppressAutoHyphens w:val="0"/>
        <w:spacing w:line="240" w:lineRule="auto"/>
        <w:ind w:left="0" w:firstLine="709"/>
        <w:contextualSpacing/>
        <w:jc w:val="both"/>
        <w:rPr>
          <w:rFonts w:ascii="Arial" w:hAnsi="Arial" w:cs="Arial"/>
        </w:rPr>
      </w:pPr>
      <w:r w:rsidRPr="00BD58AB">
        <w:rPr>
          <w:rFonts w:ascii="Arial" w:hAnsi="Arial" w:cs="Arial"/>
        </w:rPr>
        <w:t xml:space="preserve">Sebelah Utara </w:t>
      </w:r>
      <w:r w:rsidRPr="00BD58AB">
        <w:rPr>
          <w:rFonts w:ascii="Arial" w:hAnsi="Arial" w:cs="Arial"/>
        </w:rPr>
        <w:tab/>
        <w:t>: Desa Glonggong, Kecamatan Pilang kenceng</w:t>
      </w:r>
    </w:p>
    <w:p w14:paraId="6EC32D23" w14:textId="77777777" w:rsidR="00C41A53" w:rsidRPr="00BD58AB" w:rsidRDefault="00C41A53" w:rsidP="00C41A53">
      <w:pPr>
        <w:pStyle w:val="ListParagraph"/>
        <w:numPr>
          <w:ilvl w:val="0"/>
          <w:numId w:val="3"/>
        </w:numPr>
        <w:tabs>
          <w:tab w:val="left" w:pos="993"/>
        </w:tabs>
        <w:suppressAutoHyphens w:val="0"/>
        <w:spacing w:line="240" w:lineRule="auto"/>
        <w:ind w:left="0" w:firstLine="709"/>
        <w:contextualSpacing/>
        <w:jc w:val="both"/>
        <w:rPr>
          <w:rFonts w:ascii="Arial" w:hAnsi="Arial" w:cs="Arial"/>
        </w:rPr>
      </w:pPr>
      <w:r w:rsidRPr="00BD58AB">
        <w:rPr>
          <w:rFonts w:ascii="Arial" w:hAnsi="Arial" w:cs="Arial"/>
        </w:rPr>
        <w:t xml:space="preserve">Sebelah Selatan </w:t>
      </w:r>
      <w:r w:rsidRPr="00BD58AB">
        <w:rPr>
          <w:rFonts w:ascii="Arial" w:hAnsi="Arial" w:cs="Arial"/>
        </w:rPr>
        <w:tab/>
        <w:t>: Desa Tanjungrejo, Kecamatan Madiun</w:t>
      </w:r>
    </w:p>
    <w:p w14:paraId="50A788A2" w14:textId="77777777" w:rsidR="00C41A53" w:rsidRPr="00BD58AB" w:rsidRDefault="00C41A53" w:rsidP="00C41A53">
      <w:pPr>
        <w:pStyle w:val="ListParagraph"/>
        <w:numPr>
          <w:ilvl w:val="0"/>
          <w:numId w:val="3"/>
        </w:numPr>
        <w:tabs>
          <w:tab w:val="left" w:pos="993"/>
        </w:tabs>
        <w:suppressAutoHyphens w:val="0"/>
        <w:spacing w:line="240" w:lineRule="auto"/>
        <w:ind w:left="0" w:firstLine="709"/>
        <w:contextualSpacing/>
        <w:jc w:val="both"/>
        <w:rPr>
          <w:rFonts w:ascii="Arial" w:hAnsi="Arial" w:cs="Arial"/>
        </w:rPr>
      </w:pPr>
      <w:r w:rsidRPr="00BD58AB">
        <w:rPr>
          <w:rFonts w:ascii="Arial" w:hAnsi="Arial" w:cs="Arial"/>
        </w:rPr>
        <w:t xml:space="preserve">Sebelah Barat </w:t>
      </w:r>
      <w:r w:rsidRPr="00BD58AB">
        <w:rPr>
          <w:rFonts w:ascii="Arial" w:hAnsi="Arial" w:cs="Arial"/>
        </w:rPr>
        <w:tab/>
        <w:t>: Desa Bagi, Kecamatan Madiun</w:t>
      </w:r>
    </w:p>
    <w:p w14:paraId="46317E80" w14:textId="77777777" w:rsidR="00C41A53" w:rsidRPr="00BD58AB" w:rsidRDefault="00C41A53" w:rsidP="00C41A53">
      <w:pPr>
        <w:pStyle w:val="ListParagraph"/>
        <w:numPr>
          <w:ilvl w:val="0"/>
          <w:numId w:val="3"/>
        </w:numPr>
        <w:tabs>
          <w:tab w:val="left" w:pos="993"/>
        </w:tabs>
        <w:suppressAutoHyphens w:val="0"/>
        <w:spacing w:after="0" w:line="240" w:lineRule="auto"/>
        <w:ind w:left="0" w:firstLine="709"/>
        <w:contextualSpacing/>
        <w:jc w:val="both"/>
        <w:rPr>
          <w:rFonts w:ascii="Arial" w:hAnsi="Arial" w:cs="Arial"/>
        </w:rPr>
      </w:pPr>
      <w:r w:rsidRPr="00BD58AB">
        <w:rPr>
          <w:rFonts w:ascii="Arial" w:hAnsi="Arial" w:cs="Arial"/>
        </w:rPr>
        <w:t xml:space="preserve">Sebelah Timur </w:t>
      </w:r>
      <w:r w:rsidRPr="00BD58AB">
        <w:rPr>
          <w:rFonts w:ascii="Arial" w:hAnsi="Arial" w:cs="Arial"/>
        </w:rPr>
        <w:tab/>
        <w:t>: Desa Balarejo, Kecamatan Balerejo</w:t>
      </w:r>
    </w:p>
    <w:p w14:paraId="73CED18F" w14:textId="77777777" w:rsidR="00C41A53" w:rsidRPr="00BD58AB" w:rsidRDefault="00C41A53" w:rsidP="00C41A53">
      <w:pPr>
        <w:ind w:firstLine="720"/>
        <w:jc w:val="both"/>
        <w:rPr>
          <w:rFonts w:ascii="Arial" w:hAnsi="Arial" w:cs="Arial"/>
          <w:sz w:val="22"/>
          <w:szCs w:val="22"/>
        </w:rPr>
      </w:pPr>
      <w:r w:rsidRPr="00BD58AB">
        <w:rPr>
          <w:rFonts w:ascii="Arial" w:hAnsi="Arial" w:cs="Arial"/>
          <w:sz w:val="22"/>
          <w:szCs w:val="22"/>
        </w:rPr>
        <w:t>Secara astronomis, letak koordinat Desa Garon terletak pada titik koordinat 7˚ 42’ 50,4” (7,714˚) lintang selatan dan 111˚ 24’ 34,9” (111,4097˚) bujur timur, desa ini juga terletak pada ketinggian rata-rata 134 meter dari permukaan air laut dan sebagian besar wilayahnya tidak termasuk perbukitan dan merupakan lahan pertanian yang luas, sehingga desa ini termasuk wilayah yang sangat subur dan baik untuk bercocok tanam terutama menanam padi dan mayoritas penduduknya berprofesi sebagai petani</w:t>
      </w:r>
      <w:r>
        <w:rPr>
          <w:rFonts w:ascii="Arial" w:hAnsi="Arial" w:cs="Arial"/>
          <w:sz w:val="22"/>
          <w:szCs w:val="22"/>
        </w:rPr>
        <w:t xml:space="preserve"> (&gt;65%)</w:t>
      </w:r>
      <w:r w:rsidRPr="00BD58AB">
        <w:rPr>
          <w:rFonts w:ascii="Arial" w:hAnsi="Arial" w:cs="Arial"/>
          <w:sz w:val="22"/>
          <w:szCs w:val="22"/>
        </w:rPr>
        <w:t>.</w:t>
      </w:r>
    </w:p>
    <w:p w14:paraId="604A4BB7" w14:textId="2F49510B" w:rsidR="00C41A53" w:rsidRPr="00BD58AB" w:rsidRDefault="00C41A53" w:rsidP="00C41A53">
      <w:pPr>
        <w:ind w:firstLine="720"/>
        <w:jc w:val="both"/>
        <w:rPr>
          <w:rFonts w:ascii="Arial" w:hAnsi="Arial" w:cs="Arial"/>
          <w:sz w:val="22"/>
          <w:szCs w:val="22"/>
        </w:rPr>
      </w:pPr>
      <w:r w:rsidRPr="00BD58AB">
        <w:rPr>
          <w:rFonts w:ascii="Arial" w:hAnsi="Arial" w:cs="Arial"/>
          <w:sz w:val="22"/>
          <w:szCs w:val="22"/>
        </w:rPr>
        <w:t xml:space="preserve">Dari segi keagamaan, masyarakat tergolong masyarakat berkembang, mayoritas beragama Islam. Masyarakat desa Garon sama halnya dengan masyarakat lain, yaitu mendirikan masjid dan mushollah sebagai tempat beribadah bagi umat muslim. Masjid dan mushollah bukan hanya memberikan fungsi sebagai tempat beribadah, namun juga berfungsi sebagai tempat mengaji, dan belajar </w:t>
      </w:r>
      <w:r w:rsidR="002751AD">
        <w:rPr>
          <w:rFonts w:ascii="Arial" w:hAnsi="Arial" w:cs="Arial"/>
          <w:sz w:val="22"/>
          <w:szCs w:val="22"/>
        </w:rPr>
        <w:t>ajaran</w:t>
      </w:r>
      <w:r w:rsidRPr="00BD58AB">
        <w:rPr>
          <w:rFonts w:ascii="Arial" w:hAnsi="Arial" w:cs="Arial"/>
          <w:sz w:val="22"/>
          <w:szCs w:val="22"/>
        </w:rPr>
        <w:t xml:space="preserve"> Islam. Beberapa kegiatan keagamaan yang berlangsung di Desa Garon diantaranya adalah:</w:t>
      </w:r>
    </w:p>
    <w:p w14:paraId="1D47938F" w14:textId="77777777" w:rsidR="00C41A53" w:rsidRDefault="00C41A53" w:rsidP="00C41A53">
      <w:pPr>
        <w:pStyle w:val="ListParagraph"/>
        <w:numPr>
          <w:ilvl w:val="0"/>
          <w:numId w:val="4"/>
        </w:numPr>
        <w:spacing w:after="0"/>
        <w:ind w:left="714" w:hanging="357"/>
        <w:contextualSpacing/>
        <w:jc w:val="both"/>
        <w:rPr>
          <w:rFonts w:ascii="Arial" w:hAnsi="Arial" w:cs="Arial"/>
        </w:rPr>
      </w:pPr>
      <w:r w:rsidRPr="00BD58AB">
        <w:rPr>
          <w:rFonts w:ascii="Arial" w:hAnsi="Arial" w:cs="Arial"/>
        </w:rPr>
        <w:t xml:space="preserve">Jama’ah yasinan </w:t>
      </w:r>
    </w:p>
    <w:p w14:paraId="5DF493E3" w14:textId="77777777" w:rsidR="00C41A53" w:rsidRDefault="00C41A53" w:rsidP="00C41A53">
      <w:pPr>
        <w:pStyle w:val="ListParagraph"/>
        <w:spacing w:after="0"/>
        <w:ind w:left="284" w:firstLine="430"/>
        <w:contextualSpacing/>
        <w:jc w:val="both"/>
        <w:rPr>
          <w:rFonts w:ascii="Arial" w:hAnsi="Arial" w:cs="Arial"/>
        </w:rPr>
      </w:pPr>
      <w:r w:rsidRPr="00FC57AC">
        <w:rPr>
          <w:rFonts w:ascii="Arial" w:hAnsi="Arial" w:cs="Arial"/>
        </w:rPr>
        <w:t>Jama’ah yasinan terdiri dari kelompok ibu-ibu dan bapak-bapak yang dilaksanakan setiap seminggu sekali dan di setiap dusun memiliki jama’ah yasinan. Di dusun Kedung Meneng ada jama’ah yasinan Kedung Meneng yang dilaksanakan s</w:t>
      </w:r>
      <w:r>
        <w:rPr>
          <w:rFonts w:ascii="Arial" w:hAnsi="Arial" w:cs="Arial"/>
        </w:rPr>
        <w:t>etiap hari Kamis malam Jum’at, D</w:t>
      </w:r>
      <w:r w:rsidRPr="00FC57AC">
        <w:rPr>
          <w:rFonts w:ascii="Arial" w:hAnsi="Arial" w:cs="Arial"/>
        </w:rPr>
        <w:t>usun Kembangan t</w:t>
      </w:r>
      <w:r>
        <w:rPr>
          <w:rFonts w:ascii="Arial" w:hAnsi="Arial" w:cs="Arial"/>
        </w:rPr>
        <w:t>erdapat jama’ah Nurul Wabilah, D</w:t>
      </w:r>
      <w:r w:rsidRPr="00FC57AC">
        <w:rPr>
          <w:rFonts w:ascii="Arial" w:hAnsi="Arial" w:cs="Arial"/>
        </w:rPr>
        <w:t>usun Garon terdapat jama’ah Nurul Iman, dusun Plembang terdapat jama’ah Ibadur Rahman dan Al-Fattah, dusun Sumber terdapat jama’ah Al-Istiqomah, dan di dusun Bakung dengan nama majelis yasinan</w:t>
      </w:r>
      <w:r>
        <w:rPr>
          <w:rFonts w:ascii="Arial" w:hAnsi="Arial" w:cs="Arial"/>
        </w:rPr>
        <w:t xml:space="preserve"> (Gambar 2)</w:t>
      </w:r>
      <w:r w:rsidRPr="00FC57AC">
        <w:rPr>
          <w:rFonts w:ascii="Arial" w:hAnsi="Arial" w:cs="Arial"/>
        </w:rPr>
        <w:t>. Kegiatan yasinan di desa Garon bukan hanya dilakukan di Masjid tetapi kegiatan ini dilakukan dengan sistem anjangsana (bergantian dirumah warga).</w:t>
      </w:r>
      <w:r>
        <w:rPr>
          <w:rFonts w:ascii="Arial" w:hAnsi="Arial" w:cs="Arial"/>
        </w:rPr>
        <w:t xml:space="preserve"> Jumlah keseluruhan anggota kegiatan ini di Desa Garon sejumlah 372 orang. </w:t>
      </w:r>
    </w:p>
    <w:p w14:paraId="0ADA5B7C" w14:textId="77777777" w:rsidR="00C41A53" w:rsidRDefault="00C41A53" w:rsidP="00C41A53">
      <w:pPr>
        <w:pStyle w:val="ListParagraph"/>
        <w:spacing w:after="0"/>
        <w:ind w:left="0"/>
        <w:contextualSpacing/>
        <w:jc w:val="center"/>
        <w:rPr>
          <w:rFonts w:ascii="Arial" w:hAnsi="Arial" w:cs="Arial"/>
        </w:rPr>
      </w:pPr>
      <w:r w:rsidRPr="00CE3E4C">
        <w:rPr>
          <w:rFonts w:ascii="Times New Roman" w:hAnsi="Times New Roman" w:cs="Times New Roman"/>
          <w:noProof/>
          <w:sz w:val="24"/>
          <w:szCs w:val="24"/>
        </w:rPr>
        <w:drawing>
          <wp:inline distT="0" distB="0" distL="0" distR="0" wp14:anchorId="15A308A0" wp14:editId="2A8E8CFC">
            <wp:extent cx="2146049" cy="1207153"/>
            <wp:effectExtent l="25400" t="25400" r="13335" b="37465"/>
            <wp:docPr id="7" name="Picture 7" descr="G:\yasinan\20170719_1932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yasinan\20170719_19325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3762" cy="1222742"/>
                    </a:xfrm>
                    <a:prstGeom prst="rect">
                      <a:avLst/>
                    </a:prstGeom>
                    <a:noFill/>
                    <a:ln w="28575">
                      <a:solidFill>
                        <a:srgbClr val="00B050"/>
                      </a:solidFill>
                    </a:ln>
                  </pic:spPr>
                </pic:pic>
              </a:graphicData>
            </a:graphic>
          </wp:inline>
        </w:drawing>
      </w:r>
    </w:p>
    <w:p w14:paraId="75F46CB9" w14:textId="77777777" w:rsidR="00C41A53" w:rsidRDefault="00C41A53" w:rsidP="00C41A53">
      <w:pPr>
        <w:pStyle w:val="ListParagraph"/>
        <w:spacing w:after="0"/>
        <w:ind w:left="0"/>
        <w:contextualSpacing/>
        <w:jc w:val="center"/>
        <w:rPr>
          <w:rFonts w:ascii="Arial" w:hAnsi="Arial" w:cs="Arial"/>
        </w:rPr>
      </w:pPr>
      <w:r>
        <w:rPr>
          <w:rFonts w:ascii="Arial" w:eastAsia="Cambria" w:hAnsi="Arial" w:cs="Arial"/>
          <w:sz w:val="18"/>
        </w:rPr>
        <w:t>Gambar 2. Kegiatan yasinan di Masjid Al-Fatah, dusun Kembangan</w:t>
      </w:r>
    </w:p>
    <w:p w14:paraId="3CFBFCC1" w14:textId="77777777" w:rsidR="00C41A53" w:rsidRDefault="00C41A53" w:rsidP="00C41A53">
      <w:pPr>
        <w:pStyle w:val="ListParagraph"/>
        <w:numPr>
          <w:ilvl w:val="0"/>
          <w:numId w:val="4"/>
        </w:numPr>
        <w:spacing w:after="0"/>
        <w:ind w:left="714" w:hanging="357"/>
        <w:contextualSpacing/>
        <w:jc w:val="both"/>
        <w:rPr>
          <w:rFonts w:ascii="Arial" w:hAnsi="Arial" w:cs="Arial"/>
        </w:rPr>
      </w:pPr>
      <w:r w:rsidRPr="00FC57AC">
        <w:rPr>
          <w:rFonts w:ascii="Arial" w:hAnsi="Arial" w:cs="Arial"/>
        </w:rPr>
        <w:t>Taman Pendidikan Al-Qur’an</w:t>
      </w:r>
    </w:p>
    <w:p w14:paraId="2A1C4238" w14:textId="77777777" w:rsidR="00C41A53" w:rsidRDefault="00C41A53" w:rsidP="00C41A53">
      <w:pPr>
        <w:pStyle w:val="ListParagraph"/>
        <w:spacing w:after="0"/>
        <w:ind w:left="284" w:firstLine="430"/>
        <w:contextualSpacing/>
        <w:jc w:val="both"/>
        <w:rPr>
          <w:rFonts w:ascii="Arial" w:hAnsi="Arial" w:cs="Arial"/>
        </w:rPr>
      </w:pPr>
      <w:r w:rsidRPr="009A7C5B">
        <w:rPr>
          <w:rFonts w:ascii="Arial" w:hAnsi="Arial" w:cs="Arial"/>
        </w:rPr>
        <w:t xml:space="preserve">Taman pendidikan Al-Qur’an (TPA/TPQ) adalah lembaga atau kelompok masyarakat yang menyelenggarakan pendidikan non-formal jenis kegiatan keagamaan yang bertujuan untuk memberikan pengajaran Al Qur’an, serta memahami dasar-dasar agama Islam. Tidak ada batasan usia dalam belajar Al-Qur’an ini, begitu juga di Desa Garon, tetapi mayoritas siswa di TPQ adalah umur 5 tahun hingga 15 tahun. </w:t>
      </w:r>
    </w:p>
    <w:p w14:paraId="53349583" w14:textId="77777777" w:rsidR="002D504D" w:rsidRDefault="002D504D" w:rsidP="00C41A53">
      <w:pPr>
        <w:pStyle w:val="ListParagraph"/>
        <w:spacing w:after="0"/>
        <w:ind w:left="284" w:firstLine="430"/>
        <w:contextualSpacing/>
        <w:jc w:val="both"/>
        <w:rPr>
          <w:rFonts w:ascii="Arial" w:hAnsi="Arial" w:cs="Arial"/>
        </w:rPr>
      </w:pPr>
    </w:p>
    <w:p w14:paraId="19252A79" w14:textId="77777777" w:rsidR="00C41A53" w:rsidRDefault="00C41A53" w:rsidP="00C41A53">
      <w:pPr>
        <w:contextualSpacing/>
        <w:jc w:val="center"/>
        <w:rPr>
          <w:rFonts w:ascii="Arial" w:hAnsi="Arial" w:cs="Arial"/>
        </w:rPr>
      </w:pPr>
      <w:r>
        <w:rPr>
          <w:noProof/>
        </w:rPr>
        <w:drawing>
          <wp:inline distT="0" distB="0" distL="0" distR="0" wp14:anchorId="39C3757E" wp14:editId="1A7F235D">
            <wp:extent cx="2117243" cy="1190950"/>
            <wp:effectExtent l="25400" t="25400" r="16510" b="28575"/>
            <wp:docPr id="17" name="Picture 17" descr="C:\Users\ToshibaPC\AppData\Local\Microsoft\Windows\INetCache\Content.Word\20170814_1705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shibaPC\AppData\Local\Microsoft\Windows\INetCache\Content.Word\20170814_170518.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558" cy="1215315"/>
                    </a:xfrm>
                    <a:prstGeom prst="rect">
                      <a:avLst/>
                    </a:prstGeom>
                    <a:noFill/>
                    <a:ln w="28575">
                      <a:solidFill>
                        <a:srgbClr val="00B050"/>
                      </a:solidFill>
                    </a:ln>
                  </pic:spPr>
                </pic:pic>
              </a:graphicData>
            </a:graphic>
          </wp:inline>
        </w:drawing>
      </w:r>
      <w:r w:rsidRPr="0054235D">
        <w:rPr>
          <w:b/>
          <w:iCs/>
          <w:noProof/>
          <w:color w:val="000000" w:themeColor="text1"/>
        </w:rPr>
        <w:drawing>
          <wp:inline distT="0" distB="0" distL="0" distR="0" wp14:anchorId="1A7C704B" wp14:editId="32ECA7FE">
            <wp:extent cx="2176000" cy="1224000"/>
            <wp:effectExtent l="25400" t="25400" r="34290" b="20955"/>
            <wp:docPr id="20" name="Picture 20" descr="C:\Users\ToshibaPC\Pictures\video KKN\IMG-20170818-WA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PC\Pictures\video KKN\IMG-20170818-WA000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76000" cy="1224000"/>
                    </a:xfrm>
                    <a:prstGeom prst="rect">
                      <a:avLst/>
                    </a:prstGeom>
                    <a:noFill/>
                    <a:ln w="28575">
                      <a:solidFill>
                        <a:srgbClr val="00B050"/>
                      </a:solidFill>
                    </a:ln>
                  </pic:spPr>
                </pic:pic>
              </a:graphicData>
            </a:graphic>
          </wp:inline>
        </w:drawing>
      </w:r>
    </w:p>
    <w:p w14:paraId="41DB2C6A" w14:textId="77777777" w:rsidR="00C41A53" w:rsidRDefault="00C41A53" w:rsidP="00C41A53">
      <w:pPr>
        <w:pStyle w:val="ListParagraph"/>
        <w:spacing w:after="0"/>
        <w:ind w:left="0"/>
        <w:contextualSpacing/>
        <w:jc w:val="center"/>
        <w:rPr>
          <w:rFonts w:ascii="Arial" w:hAnsi="Arial" w:cs="Arial"/>
        </w:rPr>
      </w:pPr>
      <w:r>
        <w:rPr>
          <w:rFonts w:ascii="Arial" w:eastAsia="Cambria" w:hAnsi="Arial" w:cs="Arial"/>
          <w:sz w:val="18"/>
        </w:rPr>
        <w:t xml:space="preserve">Gambar 3. Kegiatan belajar mengaji TPQ Al-Amin </w:t>
      </w:r>
    </w:p>
    <w:p w14:paraId="1043AACA" w14:textId="77777777" w:rsidR="00C41A53" w:rsidRPr="00023B25" w:rsidRDefault="00C41A53" w:rsidP="00C41A53">
      <w:pPr>
        <w:contextualSpacing/>
        <w:jc w:val="center"/>
        <w:rPr>
          <w:rFonts w:ascii="Arial" w:hAnsi="Arial" w:cs="Arial"/>
        </w:rPr>
      </w:pPr>
    </w:p>
    <w:p w14:paraId="0EFBB76A" w14:textId="77777777" w:rsidR="00C41A53" w:rsidRPr="00AC29B8" w:rsidRDefault="00C41A53" w:rsidP="00C41A53">
      <w:pPr>
        <w:pStyle w:val="ListParagraph"/>
        <w:numPr>
          <w:ilvl w:val="0"/>
          <w:numId w:val="2"/>
        </w:numPr>
        <w:jc w:val="both"/>
        <w:rPr>
          <w:rFonts w:ascii="Arial" w:hAnsi="Arial" w:cs="Arial"/>
        </w:rPr>
      </w:pPr>
      <w:r w:rsidRPr="008F54F3">
        <w:rPr>
          <w:rFonts w:ascii="Arial" w:hAnsi="Arial" w:cs="Arial"/>
          <w:b/>
        </w:rPr>
        <w:t xml:space="preserve">Kondisi </w:t>
      </w:r>
      <w:r>
        <w:rPr>
          <w:rFonts w:ascii="Arial" w:hAnsi="Arial" w:cs="Arial"/>
          <w:b/>
        </w:rPr>
        <w:t xml:space="preserve">yang Diharapkan </w:t>
      </w:r>
    </w:p>
    <w:p w14:paraId="69B8218A" w14:textId="77777777" w:rsidR="00C41A53" w:rsidRDefault="00C41A53" w:rsidP="00C41A53">
      <w:pPr>
        <w:tabs>
          <w:tab w:val="left" w:pos="709"/>
        </w:tabs>
        <w:spacing w:line="276" w:lineRule="auto"/>
        <w:jc w:val="both"/>
        <w:rPr>
          <w:rFonts w:ascii="Arial" w:hAnsi="Arial" w:cs="Arial"/>
          <w:sz w:val="22"/>
          <w:szCs w:val="22"/>
        </w:rPr>
      </w:pPr>
      <w:r>
        <w:tab/>
      </w:r>
      <w:r>
        <w:tab/>
      </w:r>
      <w:r w:rsidRPr="005D3EF6">
        <w:rPr>
          <w:rFonts w:ascii="Arial" w:hAnsi="Arial" w:cs="Arial"/>
          <w:sz w:val="22"/>
          <w:szCs w:val="22"/>
        </w:rPr>
        <w:t xml:space="preserve">Menurut Dinas Pertanian dan Ketahanan Pangan Kabupaten Madiun, Desa Garon akan dijadikan sebagai sentra penghasil padi terbesar Kabupaten Madiun dan telah menjadi desa percontohan nasional dalam swasembada padi pada tahun 2015. Tingkat pendidikan masyarakat yang rendah (rata-rata berpendidikan SD dan SMP) dan mayoritas bermata pencaharian sebagai petani atau buruh tani diperlukan perhatian khusus dengan memberikan pemahaman dan peningkatan keterampilan dalam mengolah jerami padi. Dari segi ekonomi diharapkan kegiatan ini menjadi sarana kewirausahaan berbasis komunitas yang mampu meningkatkan penghasilan keluarga dan menjadi salah satu produk unggulan dari Desa Garon. </w:t>
      </w:r>
      <w:r>
        <w:rPr>
          <w:rFonts w:ascii="Arial" w:hAnsi="Arial" w:cs="Arial"/>
          <w:sz w:val="22"/>
          <w:szCs w:val="22"/>
        </w:rPr>
        <w:t xml:space="preserve">Secara detail konsep kegiatan ini ditunjukkan oleh Gambar 4. </w:t>
      </w:r>
    </w:p>
    <w:p w14:paraId="57EBA8A3" w14:textId="77777777" w:rsidR="00C41A53" w:rsidRDefault="00C41A53" w:rsidP="00C41A53">
      <w:pPr>
        <w:pStyle w:val="ListParagraph"/>
        <w:spacing w:after="0"/>
        <w:ind w:left="0"/>
        <w:contextualSpacing/>
        <w:jc w:val="center"/>
        <w:rPr>
          <w:rFonts w:ascii="Arial" w:eastAsia="Cambria" w:hAnsi="Arial" w:cs="Arial"/>
          <w:sz w:val="18"/>
        </w:rPr>
      </w:pPr>
      <w:r w:rsidRPr="000709FE">
        <w:rPr>
          <w:rFonts w:ascii="Times New Roman" w:hAnsi="Times New Roman" w:cs="Times New Roman"/>
          <w:b/>
          <w:noProof/>
        </w:rPr>
        <w:drawing>
          <wp:inline distT="0" distB="0" distL="0" distR="0" wp14:anchorId="3BF57E56" wp14:editId="53FC7285">
            <wp:extent cx="4860290" cy="2621280"/>
            <wp:effectExtent l="25400" t="25400" r="16510" b="203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60290" cy="2621280"/>
                    </a:xfrm>
                    <a:prstGeom prst="rect">
                      <a:avLst/>
                    </a:prstGeom>
                    <a:ln w="28575">
                      <a:solidFill>
                        <a:srgbClr val="00B050"/>
                      </a:solidFill>
                    </a:ln>
                  </pic:spPr>
                </pic:pic>
              </a:graphicData>
            </a:graphic>
          </wp:inline>
        </w:drawing>
      </w:r>
      <w:r w:rsidRPr="006C370E">
        <w:rPr>
          <w:rFonts w:ascii="Arial" w:eastAsia="Cambria" w:hAnsi="Arial" w:cs="Arial"/>
          <w:sz w:val="18"/>
        </w:rPr>
        <w:t xml:space="preserve"> </w:t>
      </w:r>
      <w:r>
        <w:rPr>
          <w:rFonts w:ascii="Arial" w:eastAsia="Cambria" w:hAnsi="Arial" w:cs="Arial"/>
          <w:sz w:val="18"/>
        </w:rPr>
        <w:t xml:space="preserve">Gambar 4. Kerangka konsep kegiatan </w:t>
      </w:r>
    </w:p>
    <w:p w14:paraId="06B15893" w14:textId="77777777" w:rsidR="00C41A53" w:rsidRPr="00AC29B8" w:rsidRDefault="00C41A53" w:rsidP="00C41A53">
      <w:pPr>
        <w:pStyle w:val="ListParagraph"/>
        <w:spacing w:after="0"/>
        <w:ind w:left="0"/>
        <w:contextualSpacing/>
        <w:jc w:val="center"/>
        <w:rPr>
          <w:rFonts w:ascii="Arial" w:hAnsi="Arial" w:cs="Arial"/>
        </w:rPr>
      </w:pPr>
    </w:p>
    <w:p w14:paraId="5C9FAD55" w14:textId="77777777" w:rsidR="00C41A53" w:rsidRPr="00976011" w:rsidRDefault="00C41A53" w:rsidP="00C41A53">
      <w:pPr>
        <w:pStyle w:val="ListParagraph"/>
        <w:numPr>
          <w:ilvl w:val="0"/>
          <w:numId w:val="2"/>
        </w:numPr>
        <w:jc w:val="both"/>
        <w:rPr>
          <w:rFonts w:ascii="Arial" w:hAnsi="Arial" w:cs="Arial"/>
          <w:b/>
        </w:rPr>
      </w:pPr>
      <w:r>
        <w:rPr>
          <w:rFonts w:ascii="Arial" w:hAnsi="Arial" w:cs="Arial"/>
          <w:b/>
        </w:rPr>
        <w:t>Persepsi</w:t>
      </w:r>
      <w:r w:rsidRPr="00976011">
        <w:rPr>
          <w:rFonts w:ascii="Arial" w:hAnsi="Arial" w:cs="Arial"/>
          <w:b/>
        </w:rPr>
        <w:t xml:space="preserve"> Tentang </w:t>
      </w:r>
      <w:r>
        <w:rPr>
          <w:rFonts w:ascii="Arial" w:hAnsi="Arial" w:cs="Arial"/>
          <w:b/>
        </w:rPr>
        <w:t xml:space="preserve">Pemanfaatan Jerami Padi </w:t>
      </w:r>
      <w:r w:rsidRPr="00976011">
        <w:rPr>
          <w:rFonts w:ascii="Arial" w:hAnsi="Arial" w:cs="Arial"/>
          <w:b/>
        </w:rPr>
        <w:t xml:space="preserve"> </w:t>
      </w:r>
    </w:p>
    <w:p w14:paraId="74C97CFA" w14:textId="77777777" w:rsidR="00C41A53" w:rsidRDefault="00C41A53" w:rsidP="00C41A53">
      <w:pPr>
        <w:ind w:firstLine="720"/>
        <w:jc w:val="both"/>
        <w:rPr>
          <w:rFonts w:ascii="Arial" w:hAnsi="Arial" w:cs="Arial"/>
          <w:sz w:val="22"/>
          <w:szCs w:val="22"/>
        </w:rPr>
      </w:pPr>
      <w:r w:rsidRPr="00CD41E7">
        <w:rPr>
          <w:rFonts w:ascii="Arial" w:hAnsi="Arial" w:cs="Arial"/>
          <w:sz w:val="22"/>
          <w:szCs w:val="22"/>
        </w:rPr>
        <w:t>Persepsi tentang pemanfaatan jerami padi dalam kegiatan ini diketahui melalui kuisioner yang diberikan kepada anggota majelis taklim di Desa Garon yang berjumlah 73 orang dengan tingkat kesalahan sebesr 10%.</w:t>
      </w:r>
      <w:r>
        <w:rPr>
          <w:rFonts w:ascii="Arial" w:hAnsi="Arial" w:cs="Arial"/>
          <w:sz w:val="22"/>
          <w:szCs w:val="22"/>
        </w:rPr>
        <w:t xml:space="preserve"> Persepsi ini dimaksudkan untuk mengetahui sejauhmana anggota majelis taklim memanfaatkan jerami padi sebagai bahan berdaya guna dan harapan jika jerami padi tersebut dimanfaatkan (Gambar 5). Keterlibatan anggota majelis taklim dalam mendukung pengelolaan lingkungan yang berkelanjutan ditentukan oleh kemauan mereka dalam memanfaatkan jerami padi menjadi bahan berdaya guna seperti pupuk organik, pakan ternak, bahan baku kerajinan, media penanaman jamur atau bioenergi. Sebanyak 35,62%; 4,11%; dan 5,48% anggota majelis taklim di Desa Garon berturut-turut telah memanfaatkan jerami padi sebagai pakan ternak, pupuk organik dan bahan baku kerajinan serta media penanaman jamur. Sedangkan anggota majelis taklim yang tidak memanfaatkan jerami padi tersebut sebesar 94,52%. Berdasarkan hasil observasi dan wawancara yang telah dilakukan jerami padi hasil sisa panen hanya ditinggalkan areal persawahan dan selanjutnya dibakar jika musim hujan.  Sebesar 4,11% petani beranggapan jika jerami padi ditinggal di areal persawahan akan terdekomposisi secara alami dan berfungsi sebagai pupuk. Jika musim kemarau sebagian jerami dimanfaatkan sebagai pakan ternak dan media penanaman jamur. Pembakaran jerami padi memberikan kontribusi peningkatan emisi gas rumah kaca seperti </w:t>
      </w:r>
      <w:r w:rsidRPr="00C06D11">
        <w:rPr>
          <w:rFonts w:ascii="Arial" w:hAnsi="Arial" w:cs="Arial"/>
          <w:sz w:val="22"/>
          <w:szCs w:val="22"/>
        </w:rPr>
        <w:t>karbon dioksida (CO2), karbon monoksida (CO), karbon yang terbakar (dengan jumlah jejak metana), nitrogen oksida (NOx), dan jumlah jejak sulfur dioksida (SO2), bersama dengan lainnya partikulat (PM)</w:t>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ZOTERO_ITEM CSL_CITATION {"citationID":"SPPUzEMy","properties":{"formattedCitation":"(Andini, Bonnet, Rousset, &amp; Hasanudin, 2018; Gadde, Bonnet, Menke, &amp; Garivait, 2009; Junpen, Pansuk, Kamnoet, Cheewaphongphan, &amp; Garivait, 2018; Lim, Manan, Wan Alwi, &amp; Hashim, 2012)","plainCitation":"(Andini, Bonnet, Rousset, &amp; Hasanudin, 2018; Gadde, Bonnet, Menke, &amp; Garivait, 2009; Junpen, Pansuk, Kamnoet, Cheewaphongphan, &amp; Garivait, 2018; Lim, Manan, Wan Alwi, &amp; Hashim, 2012)","noteIndex":0},"citationItems":[{"id":822,"uris":["http://zotero.org/users/5013019/items/RWGGHQ68"],"uri":["http://zotero.org/users/5013019/items/RWGGHQ68"],"itemData":{"id":822,"type":"article-journal","title":"Impact of open burning of crop residues on air pollution and climate change in Indonesia","container-title":"Current Science","page":"2259-2266","volume":"115","issue":"12","abstract":"Crop residues are subjected to open burning in Indo- nesia. These farming practices were studied to determine the proportion of open burned and their contribution to air pollution based on crop and air pollutant specific emission factors. On an annual basis, it was estimated that 45 million tonnes of crop residues are open burned. This leads to emission of greenhouse gases and toxic pollutants. On an average, CO2 and CO dominate the overall emissions with 90% and 8% respectively. The remaining 2% are contri- buted by CH4, SO2, NOx, NH3, N2O, NMVOC and par- ticulate matter. Climate charging emissions were assessed to contribute 12–14% towards global warm- ing potential by the global crop residues open burn- ing.","author":[{"family":"Andini","given":"Ade"},{"family":"Bonnet","given":"Sébastien"},{"family":"Rousset","given":"Patrick"},{"family":"Hasanudin","given":"Udin"}],"issued":{"date-parts":[["2018"]]}}},{"id":821,"uris":["http://zotero.org/users/5013019/items/GSX58BA3"],"uri":["http://zotero.org/users/5013019/items/GSX58BA3"],"itemData":{"id":821,"type":"article-journal","title":"Air pollutant emissions from rice straw open field burning in India, Thailand and the Philippines","container-title":"Environmental Pollution","page":"1554-1558","volume":"157","issue":"5","DOI":"10.1016/j.envpol.2009.01.004","author":[{"family":"Gadde","given":"Butchaiah"},{"family":"Bonnet","given":"Sébastien"},{"family":"Menke","given":"Christoph"},{"family":"Garivait","given":"Savitri"}],"issued":{"date-parts":[["2009"]]}}},{"id":819,"uris":["http://zotero.org/users/5013019/items/G5ZIVTSC"],"uri":["http://zotero.org/users/5013019/items/G5ZIVTSC"],"itemData":{"id":819,"type":"article-journal","title":"Emission of Air Pollutants from Rice Residue Open Burning in Thailand, 2018","container-title":"Atmosphere","page":"1-23","volume":"9","issue":"11","DOI":"10.3390/atmos9110449","author":[{"family":"Junpen","given":"Agapol"},{"family":"Pansuk","given":"Jirataya"},{"family":"Kamnoet","given":"Orachorn"},{"family":"Cheewaphongphan","given":"Penwadee"},{"family":"Garivait","given":"Savitri"}],"issued":{"date-parts":[["2018"]]}}},{"id":820,"uris":["http://zotero.org/users/5013019/items/HCR5ZQAP"],"uri":["http://zotero.org/users/5013019/items/HCR5ZQAP"],"itemData":{"id":820,"type":"article-journal","title":"A review on utilisation of biomass from rice industry as a source of renewable energy","container-title":"Renewable and Sustainable Energy Reviews","page":"3084-3094","volume":"16","abstract":"Volatile oil price and growing emphasis on environmental conservation have stimulated the development and utilisation of biomass as a vital source of renewable energy. In reducing the global dependency on fossil fuels, rice husk and rice straw which are the widely abundant agricultural wastes from the rice industry have a vital role to play. This paper reviews the key aspects of the utilisation of rice husk and rice straw as important sources of renewable energy. The paper provides some essential background information that includes the physical and chemical characteristics that dictates the quality of these rice biomasses. This paper also describes the various chemical and physical pretreatment techniques that can facilitate handling and transportation of rice straw and husk. Finally, the paper presents the state-of-the- art on thermo-chemical and bio-chemical technologies to convert rice husk and rice straw into energy.","DOI":"10.1016/j.rser.2012.02.051","author":[{"family":"Lim","given":"Jeng Shiun"},{"family":"Manan","given":"Zainuddin Abdul"},{"family":"Wan Alwi","given":"Sharifah Rafidah"},{"family":"Hashim","given":"Haslenda"}],"issued":{"date-parts":[["20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ndini, Bonnet, Rousset, &amp; Hasanudin, 2018; Gadde, Bonnet, Menke, &amp; Garivait, 2009; Junpen, Pansuk, Kamnoet, Cheewaphongphan, &amp; Garivait, 2018; Lim, Manan, Wan Alwi, &amp; Hashim, 2012)</w:t>
      </w:r>
      <w:r>
        <w:rPr>
          <w:rFonts w:ascii="Arial" w:hAnsi="Arial" w:cs="Arial"/>
          <w:sz w:val="22"/>
          <w:szCs w:val="22"/>
        </w:rPr>
        <w:fldChar w:fldCharType="end"/>
      </w:r>
      <w:r>
        <w:rPr>
          <w:rFonts w:ascii="Arial" w:hAnsi="Arial" w:cs="Arial"/>
          <w:sz w:val="22"/>
          <w:szCs w:val="22"/>
        </w:rPr>
        <w:t xml:space="preserve">. Diperkirakan tahun 2030 peningkatan emisi gas rumah kaca dari aktifitas pembakaran biomassa di Indonesia mengalami peningkatan 29% </w:t>
      </w:r>
      <w:r>
        <w:rPr>
          <w:rFonts w:ascii="Arial" w:hAnsi="Arial" w:cs="Arial"/>
          <w:sz w:val="22"/>
          <w:szCs w:val="22"/>
        </w:rPr>
        <w:fldChar w:fldCharType="begin"/>
      </w:r>
      <w:r>
        <w:rPr>
          <w:rFonts w:ascii="Arial" w:hAnsi="Arial" w:cs="Arial"/>
          <w:sz w:val="22"/>
          <w:szCs w:val="22"/>
        </w:rPr>
        <w:instrText xml:space="preserve"> ADDIN ZOTERO_ITEM CSL_CITATION {"citationID":"bcGmiNKC","properties":{"formattedCitation":"(Andini et al., 2018)","plainCitation":"(Andini et al., 2018)","noteIndex":0},"citationItems":[{"id":822,"uris":["http://zotero.org/users/5013019/items/RWGGHQ68"],"uri":["http://zotero.org/users/5013019/items/RWGGHQ68"],"itemData":{"id":822,"type":"article-journal","title":"Impact of open burning of crop residues on air pollution and climate change in Indonesia","container-title":"Current Science","page":"2259-2266","volume":"115","issue":"12","abstract":"Crop residues are subjected to open burning in Indo- nesia. These farming practices were studied to determine the proportion of open burned and their contribution to air pollution based on crop and air pollutant specific emission factors. On an annual basis, it was estimated that 45 million tonnes of crop residues are open burned. This leads to emission of greenhouse gases and toxic pollutants. On an average, CO2 and CO dominate the overall emissions with 90% and 8% respectively. The remaining 2% are contri- buted by CH4, SO2, NOx, NH3, N2O, NMVOC and par- ticulate matter. Climate charging emissions were assessed to contribute 12–14% towards global warm- ing potential by the global crop residues open burn- ing.","author":[{"family":"Andini","given":"Ade"},{"family":"Bonnet","given":"Sébastien"},{"family":"Rousset","given":"Patrick"},{"family":"Hasanudin","given":"Udin"}],"issued":{"date-parts":[["201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ndini et al., 2018)</w:t>
      </w:r>
      <w:r>
        <w:rPr>
          <w:rFonts w:ascii="Arial" w:hAnsi="Arial" w:cs="Arial"/>
          <w:sz w:val="22"/>
          <w:szCs w:val="22"/>
        </w:rPr>
        <w:fldChar w:fldCharType="end"/>
      </w:r>
      <w:r>
        <w:rPr>
          <w:rFonts w:ascii="Arial" w:hAnsi="Arial" w:cs="Arial"/>
          <w:sz w:val="22"/>
          <w:szCs w:val="22"/>
        </w:rPr>
        <w:t>.</w:t>
      </w:r>
    </w:p>
    <w:p w14:paraId="70CC809F" w14:textId="7B0AB9AE" w:rsidR="00C41A53" w:rsidRDefault="00C41A53" w:rsidP="00C41A53">
      <w:pPr>
        <w:ind w:firstLine="720"/>
        <w:jc w:val="both"/>
        <w:rPr>
          <w:rFonts w:ascii="Arial" w:hAnsi="Arial" w:cs="Arial"/>
          <w:sz w:val="22"/>
          <w:szCs w:val="22"/>
        </w:rPr>
      </w:pPr>
      <w:r>
        <w:rPr>
          <w:rFonts w:ascii="Arial" w:hAnsi="Arial" w:cs="Arial"/>
          <w:sz w:val="22"/>
          <w:szCs w:val="22"/>
        </w:rPr>
        <w:t>QS. Al-Baqorah ayat 30 dijelaskan bahwa tugas manusia adalah menjaga dan mengelola lingkungan. Salah satu bentuk kegiatan mengelola lingkungan secara berkelanjutan adalah memanfaatkan jerami padi. Diperkuat dalam QS. As-Sad ayat 27</w:t>
      </w:r>
      <w:r w:rsidR="006B06C3">
        <w:rPr>
          <w:rFonts w:ascii="Arial" w:hAnsi="Arial" w:cs="Arial"/>
          <w:sz w:val="22"/>
          <w:szCs w:val="22"/>
        </w:rPr>
        <w:t xml:space="preserve"> and QS. Al-Anbiya ayat 16</w:t>
      </w:r>
      <w:r>
        <w:rPr>
          <w:rFonts w:ascii="Arial" w:hAnsi="Arial" w:cs="Arial"/>
          <w:sz w:val="22"/>
          <w:szCs w:val="22"/>
        </w:rPr>
        <w:t xml:space="preserve"> bahwa Allah SWT menciptakan segala apa yang ada dibumi dan dilangit dengan tujuan dan manfaat. Jerami padi yang selama ini dipandang sebagian orang sebagai limbah jika dimanfaatkan dengan ilmu pengetahuan dan teknologi akan meningkatkan nilai guna dan ekonominya. 82,19% anggota majelis taklim di Desa Garon berpresepsi dengan m</w:t>
      </w:r>
      <w:r w:rsidRPr="005A675D">
        <w:rPr>
          <w:rFonts w:ascii="Arial" w:hAnsi="Arial" w:cs="Arial"/>
          <w:sz w:val="22"/>
          <w:szCs w:val="22"/>
        </w:rPr>
        <w:t>emanfaatkan jerami padi dapat memberikan penghasilan tambahan</w:t>
      </w:r>
      <w:r>
        <w:rPr>
          <w:rFonts w:ascii="Arial" w:hAnsi="Arial" w:cs="Arial"/>
          <w:sz w:val="22"/>
          <w:szCs w:val="22"/>
        </w:rPr>
        <w:t xml:space="preserve"> dan sebanyak 79,45% berpersepsi m</w:t>
      </w:r>
      <w:r w:rsidRPr="005A675D">
        <w:rPr>
          <w:rFonts w:ascii="Arial" w:hAnsi="Arial" w:cs="Arial"/>
          <w:sz w:val="22"/>
          <w:szCs w:val="22"/>
        </w:rPr>
        <w:t>emanfaatkan jerami padi dapat menjadi sarana untuk mengelola lingkungan dan menjaga keberlanjutan lingkungan</w:t>
      </w:r>
      <w:r>
        <w:rPr>
          <w:rFonts w:ascii="Arial" w:hAnsi="Arial" w:cs="Arial"/>
          <w:sz w:val="22"/>
          <w:szCs w:val="22"/>
        </w:rPr>
        <w:t xml:space="preserve">. Untuk mendukung kegiatan pemanfaatan jerami padi tersebut, diperlukan dukungan dari pemerintah dalam bentuk saran dan prasarana (teknologi dan metode) serta regulasi yang mampu meningkatkan kesadaran, pemahaman dan keberdayaan petani. Hasil observasi dilapangan menunjukkan sebesar 8,22% anggota majelis taklim mengetahui metode dan teknologi dan 10,56% pernah mendapatkan penyuluhan dan pelatihan pemanfaatan jerami. </w:t>
      </w:r>
    </w:p>
    <w:p w14:paraId="706F5310" w14:textId="77777777" w:rsidR="00C41A53" w:rsidRPr="00FE2016" w:rsidRDefault="00C41A53" w:rsidP="00C41A53">
      <w:pPr>
        <w:ind w:firstLine="720"/>
        <w:jc w:val="both"/>
        <w:rPr>
          <w:rFonts w:ascii="Arial" w:hAnsi="Arial" w:cs="Arial"/>
          <w:i/>
          <w:sz w:val="22"/>
          <w:szCs w:val="22"/>
        </w:rPr>
      </w:pPr>
    </w:p>
    <w:p w14:paraId="79D27E07" w14:textId="77777777" w:rsidR="00C41A53" w:rsidRDefault="00C41A53" w:rsidP="00C41A53">
      <w:pPr>
        <w:jc w:val="center"/>
        <w:rPr>
          <w:rFonts w:ascii="Arial" w:hAnsi="Arial" w:cs="Arial"/>
        </w:rPr>
      </w:pPr>
      <w:r>
        <w:rPr>
          <w:noProof/>
        </w:rPr>
        <w:drawing>
          <wp:inline distT="0" distB="0" distL="0" distR="0" wp14:anchorId="16C24AE2" wp14:editId="36BF8F87">
            <wp:extent cx="4572000" cy="27432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B39BE11" w14:textId="77777777" w:rsidR="00C41A53" w:rsidRDefault="00C41A53" w:rsidP="00C41A53">
      <w:pPr>
        <w:pStyle w:val="ListParagraph"/>
        <w:spacing w:after="0"/>
        <w:ind w:left="0"/>
        <w:contextualSpacing/>
        <w:jc w:val="center"/>
        <w:rPr>
          <w:rFonts w:ascii="Arial" w:eastAsia="Cambria" w:hAnsi="Arial" w:cs="Arial"/>
          <w:sz w:val="18"/>
        </w:rPr>
      </w:pPr>
      <w:r>
        <w:rPr>
          <w:rFonts w:ascii="Arial" w:eastAsia="Cambria" w:hAnsi="Arial" w:cs="Arial"/>
          <w:sz w:val="18"/>
        </w:rPr>
        <w:t xml:space="preserve">Gambar 5. Kerangka konsep kegiatan </w:t>
      </w:r>
    </w:p>
    <w:p w14:paraId="113D5ED5" w14:textId="77777777" w:rsidR="00C41A53" w:rsidRDefault="00C41A53" w:rsidP="00C41A53">
      <w:pPr>
        <w:jc w:val="center"/>
        <w:rPr>
          <w:rFonts w:ascii="Arial" w:hAnsi="Arial" w:cs="Arial"/>
        </w:rPr>
      </w:pPr>
    </w:p>
    <w:p w14:paraId="7A6BBDE2" w14:textId="77777777" w:rsidR="00C41A53" w:rsidRPr="00154DD9" w:rsidRDefault="00C41A53" w:rsidP="00C41A53">
      <w:pPr>
        <w:pStyle w:val="ListParagraph"/>
        <w:numPr>
          <w:ilvl w:val="0"/>
          <w:numId w:val="2"/>
        </w:numPr>
        <w:jc w:val="both"/>
        <w:rPr>
          <w:rFonts w:ascii="Arial" w:hAnsi="Arial" w:cs="Arial"/>
          <w:b/>
        </w:rPr>
      </w:pPr>
      <w:r>
        <w:rPr>
          <w:rFonts w:ascii="Arial" w:hAnsi="Arial" w:cs="Arial"/>
          <w:b/>
        </w:rPr>
        <w:t>Pelatihan Pemanfaatan</w:t>
      </w:r>
      <w:r w:rsidRPr="00154DD9">
        <w:rPr>
          <w:rFonts w:ascii="Arial" w:hAnsi="Arial" w:cs="Arial"/>
          <w:b/>
        </w:rPr>
        <w:t xml:space="preserve"> Jerami Padi  </w:t>
      </w:r>
    </w:p>
    <w:p w14:paraId="00963CCF" w14:textId="77777777" w:rsidR="00085794" w:rsidRDefault="00C41A53" w:rsidP="00C41A53">
      <w:pPr>
        <w:ind w:firstLine="720"/>
        <w:jc w:val="both"/>
        <w:rPr>
          <w:rFonts w:ascii="Arial" w:hAnsi="Arial" w:cs="Arial"/>
          <w:sz w:val="22"/>
          <w:szCs w:val="22"/>
        </w:rPr>
      </w:pPr>
      <w:r>
        <w:rPr>
          <w:rFonts w:ascii="Arial" w:hAnsi="Arial" w:cs="Arial"/>
          <w:sz w:val="22"/>
          <w:szCs w:val="22"/>
        </w:rPr>
        <w:t xml:space="preserve">Kegiatan pelatihan pemanfaatan jerami padi menjadi pupuk organik bagi anggota majelis taklim di Desa Garon dilakukan 3 (tiga) kali pertemuan dengan rincian kegiatan ditunjukkan Tabel 1. </w:t>
      </w:r>
    </w:p>
    <w:p w14:paraId="5C11F31A" w14:textId="77777777" w:rsidR="00085794" w:rsidRDefault="00085794" w:rsidP="00085794">
      <w:pPr>
        <w:jc w:val="center"/>
        <w:rPr>
          <w:rFonts w:ascii="Arial" w:hAnsi="Arial" w:cs="Arial"/>
          <w:sz w:val="20"/>
          <w:szCs w:val="22"/>
        </w:rPr>
      </w:pPr>
    </w:p>
    <w:p w14:paraId="49FFC42B" w14:textId="5B6A277F" w:rsidR="00085794" w:rsidRPr="008F1B5C" w:rsidRDefault="00085794" w:rsidP="008F1B5C">
      <w:pPr>
        <w:jc w:val="center"/>
        <w:rPr>
          <w:rFonts w:ascii="Arial" w:hAnsi="Arial" w:cs="Arial"/>
          <w:sz w:val="20"/>
          <w:szCs w:val="22"/>
        </w:rPr>
      </w:pPr>
      <w:r w:rsidRPr="00380A85">
        <w:rPr>
          <w:rFonts w:ascii="Arial" w:hAnsi="Arial" w:cs="Arial"/>
          <w:sz w:val="20"/>
          <w:szCs w:val="22"/>
        </w:rPr>
        <w:t>Tabel 1</w:t>
      </w:r>
      <w:r>
        <w:rPr>
          <w:rFonts w:ascii="Arial" w:hAnsi="Arial" w:cs="Arial"/>
          <w:sz w:val="20"/>
          <w:szCs w:val="22"/>
        </w:rPr>
        <w:t xml:space="preserve">. Rincian kegiatan pelatihan pemanfaatan jerami padi </w:t>
      </w:r>
    </w:p>
    <w:tbl>
      <w:tblPr>
        <w:tblStyle w:val="TableGrid"/>
        <w:tblW w:w="76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0"/>
        <w:gridCol w:w="2140"/>
        <w:gridCol w:w="1556"/>
        <w:gridCol w:w="2730"/>
      </w:tblGrid>
      <w:tr w:rsidR="00085794" w:rsidRPr="004F5DFE" w14:paraId="359E7003" w14:textId="77777777" w:rsidTr="004F53C9">
        <w:trPr>
          <w:trHeight w:val="258"/>
          <w:jc w:val="center"/>
        </w:trPr>
        <w:tc>
          <w:tcPr>
            <w:tcW w:w="1270" w:type="dxa"/>
            <w:tcBorders>
              <w:top w:val="single" w:sz="4" w:space="0" w:color="auto"/>
              <w:bottom w:val="single" w:sz="4" w:space="0" w:color="auto"/>
            </w:tcBorders>
            <w:vAlign w:val="center"/>
          </w:tcPr>
          <w:p w14:paraId="74158E25" w14:textId="77777777" w:rsidR="00085794" w:rsidRPr="004F5DFE" w:rsidRDefault="00085794" w:rsidP="004F53C9">
            <w:pPr>
              <w:jc w:val="center"/>
              <w:rPr>
                <w:rFonts w:ascii="Arial" w:hAnsi="Arial" w:cs="Arial"/>
              </w:rPr>
            </w:pPr>
            <w:r>
              <w:rPr>
                <w:rFonts w:ascii="Arial" w:hAnsi="Arial" w:cs="Arial"/>
              </w:rPr>
              <w:t>Pelatihan ke-</w:t>
            </w:r>
          </w:p>
        </w:tc>
        <w:tc>
          <w:tcPr>
            <w:tcW w:w="2140" w:type="dxa"/>
            <w:tcBorders>
              <w:top w:val="single" w:sz="4" w:space="0" w:color="auto"/>
              <w:bottom w:val="single" w:sz="4" w:space="0" w:color="auto"/>
            </w:tcBorders>
            <w:vAlign w:val="center"/>
          </w:tcPr>
          <w:p w14:paraId="79FB0A30" w14:textId="77777777" w:rsidR="00085794" w:rsidRPr="004F5DFE" w:rsidRDefault="00085794" w:rsidP="004F53C9">
            <w:pPr>
              <w:jc w:val="center"/>
              <w:rPr>
                <w:rFonts w:ascii="Arial" w:hAnsi="Arial" w:cs="Arial"/>
              </w:rPr>
            </w:pPr>
            <w:r>
              <w:rPr>
                <w:rFonts w:ascii="Arial" w:hAnsi="Arial" w:cs="Arial"/>
              </w:rPr>
              <w:t>Deskripsi kegiatan</w:t>
            </w:r>
          </w:p>
        </w:tc>
        <w:tc>
          <w:tcPr>
            <w:tcW w:w="1556" w:type="dxa"/>
            <w:tcBorders>
              <w:top w:val="single" w:sz="4" w:space="0" w:color="auto"/>
              <w:bottom w:val="single" w:sz="4" w:space="0" w:color="auto"/>
            </w:tcBorders>
            <w:vAlign w:val="center"/>
          </w:tcPr>
          <w:p w14:paraId="2EC2D13E" w14:textId="77777777" w:rsidR="00085794" w:rsidRPr="004F5DFE" w:rsidRDefault="00085794" w:rsidP="004F53C9">
            <w:pPr>
              <w:jc w:val="center"/>
              <w:rPr>
                <w:rFonts w:ascii="Arial" w:hAnsi="Arial" w:cs="Arial"/>
              </w:rPr>
            </w:pPr>
            <w:r>
              <w:rPr>
                <w:rFonts w:ascii="Arial" w:hAnsi="Arial" w:cs="Arial"/>
              </w:rPr>
              <w:t xml:space="preserve">Pelaksanaan </w:t>
            </w:r>
          </w:p>
        </w:tc>
        <w:tc>
          <w:tcPr>
            <w:tcW w:w="2730" w:type="dxa"/>
            <w:tcBorders>
              <w:top w:val="single" w:sz="4" w:space="0" w:color="auto"/>
              <w:bottom w:val="single" w:sz="4" w:space="0" w:color="auto"/>
            </w:tcBorders>
            <w:vAlign w:val="center"/>
          </w:tcPr>
          <w:p w14:paraId="02E21078" w14:textId="77777777" w:rsidR="00085794" w:rsidRDefault="00085794" w:rsidP="004F53C9">
            <w:pPr>
              <w:jc w:val="center"/>
              <w:rPr>
                <w:rFonts w:ascii="Arial" w:hAnsi="Arial" w:cs="Arial"/>
              </w:rPr>
            </w:pPr>
            <w:r>
              <w:rPr>
                <w:rFonts w:ascii="Arial" w:hAnsi="Arial" w:cs="Arial"/>
              </w:rPr>
              <w:t>Target</w:t>
            </w:r>
          </w:p>
        </w:tc>
      </w:tr>
      <w:tr w:rsidR="00085794" w:rsidRPr="004F5DFE" w14:paraId="72DE76B8" w14:textId="77777777" w:rsidTr="004F53C9">
        <w:trPr>
          <w:trHeight w:val="258"/>
          <w:jc w:val="center"/>
        </w:trPr>
        <w:tc>
          <w:tcPr>
            <w:tcW w:w="1270" w:type="dxa"/>
            <w:tcBorders>
              <w:top w:val="single" w:sz="4" w:space="0" w:color="auto"/>
            </w:tcBorders>
          </w:tcPr>
          <w:p w14:paraId="1A3BE136" w14:textId="77777777" w:rsidR="00085794" w:rsidRPr="004F5DFE" w:rsidRDefault="00085794" w:rsidP="004F53C9">
            <w:pPr>
              <w:jc w:val="center"/>
              <w:rPr>
                <w:rFonts w:ascii="Arial" w:hAnsi="Arial" w:cs="Arial"/>
              </w:rPr>
            </w:pPr>
            <w:r>
              <w:rPr>
                <w:rFonts w:ascii="Arial" w:hAnsi="Arial" w:cs="Arial"/>
              </w:rPr>
              <w:t>1</w:t>
            </w:r>
          </w:p>
        </w:tc>
        <w:tc>
          <w:tcPr>
            <w:tcW w:w="2140" w:type="dxa"/>
            <w:tcBorders>
              <w:top w:val="single" w:sz="4" w:space="0" w:color="auto"/>
            </w:tcBorders>
          </w:tcPr>
          <w:p w14:paraId="063B8EFD" w14:textId="77777777" w:rsidR="00085794" w:rsidRPr="004F5DFE" w:rsidRDefault="00085794" w:rsidP="004F53C9">
            <w:pPr>
              <w:rPr>
                <w:rFonts w:ascii="Arial" w:hAnsi="Arial" w:cs="Arial"/>
              </w:rPr>
            </w:pPr>
            <w:r>
              <w:rPr>
                <w:rFonts w:ascii="Arial" w:hAnsi="Arial" w:cs="Arial"/>
              </w:rPr>
              <w:t xml:space="preserve">Sosialisasi pemanfaatan jerami padi sebagai pupuk organik </w:t>
            </w:r>
          </w:p>
        </w:tc>
        <w:tc>
          <w:tcPr>
            <w:tcW w:w="1556" w:type="dxa"/>
            <w:tcBorders>
              <w:top w:val="single" w:sz="4" w:space="0" w:color="auto"/>
            </w:tcBorders>
          </w:tcPr>
          <w:p w14:paraId="35E9467E" w14:textId="77777777" w:rsidR="00085794" w:rsidRPr="004F5DFE" w:rsidRDefault="00085794" w:rsidP="004F53C9">
            <w:pPr>
              <w:rPr>
                <w:rFonts w:ascii="Arial" w:hAnsi="Arial" w:cs="Arial"/>
              </w:rPr>
            </w:pPr>
            <w:r>
              <w:rPr>
                <w:rFonts w:ascii="Arial" w:hAnsi="Arial" w:cs="Arial"/>
              </w:rPr>
              <w:t xml:space="preserve">Minggu ke-3 Juli 2018 </w:t>
            </w:r>
          </w:p>
        </w:tc>
        <w:tc>
          <w:tcPr>
            <w:tcW w:w="2730" w:type="dxa"/>
            <w:tcBorders>
              <w:top w:val="single" w:sz="4" w:space="0" w:color="auto"/>
            </w:tcBorders>
          </w:tcPr>
          <w:p w14:paraId="51422DA8" w14:textId="77777777" w:rsidR="00085794" w:rsidRDefault="00085794" w:rsidP="004F53C9">
            <w:pPr>
              <w:rPr>
                <w:rFonts w:ascii="Arial" w:hAnsi="Arial" w:cs="Arial"/>
              </w:rPr>
            </w:pPr>
            <w:r>
              <w:rPr>
                <w:rFonts w:ascii="Arial" w:hAnsi="Arial" w:cs="Arial"/>
              </w:rPr>
              <w:t xml:space="preserve">Memahami pentingnya pemanfaatan jerami sebagai pupuk organik padi sebagai bagian dari pengelolaan lingkungan </w:t>
            </w:r>
          </w:p>
        </w:tc>
      </w:tr>
      <w:tr w:rsidR="00085794" w:rsidRPr="004F5DFE" w14:paraId="115C40DE" w14:textId="77777777" w:rsidTr="004F53C9">
        <w:trPr>
          <w:trHeight w:val="786"/>
          <w:jc w:val="center"/>
        </w:trPr>
        <w:tc>
          <w:tcPr>
            <w:tcW w:w="1270" w:type="dxa"/>
            <w:tcBorders>
              <w:top w:val="single" w:sz="4" w:space="0" w:color="auto"/>
            </w:tcBorders>
          </w:tcPr>
          <w:p w14:paraId="5B7D783D" w14:textId="77777777" w:rsidR="00085794" w:rsidRDefault="00085794" w:rsidP="004F53C9">
            <w:pPr>
              <w:jc w:val="center"/>
              <w:rPr>
                <w:rFonts w:ascii="Arial" w:hAnsi="Arial" w:cs="Arial"/>
              </w:rPr>
            </w:pPr>
            <w:r>
              <w:rPr>
                <w:rFonts w:ascii="Arial" w:hAnsi="Arial" w:cs="Arial"/>
              </w:rPr>
              <w:t>2</w:t>
            </w:r>
          </w:p>
        </w:tc>
        <w:tc>
          <w:tcPr>
            <w:tcW w:w="2140" w:type="dxa"/>
            <w:tcBorders>
              <w:top w:val="single" w:sz="4" w:space="0" w:color="auto"/>
            </w:tcBorders>
          </w:tcPr>
          <w:p w14:paraId="777A9EB0" w14:textId="77777777" w:rsidR="00085794" w:rsidRPr="004F5DFE" w:rsidRDefault="00085794" w:rsidP="004F53C9">
            <w:pPr>
              <w:rPr>
                <w:rFonts w:ascii="Arial" w:hAnsi="Arial" w:cs="Arial"/>
              </w:rPr>
            </w:pPr>
            <w:r>
              <w:rPr>
                <w:rFonts w:ascii="Arial" w:hAnsi="Arial" w:cs="Arial"/>
              </w:rPr>
              <w:t xml:space="preserve">Pembuatan pupuk organik jerami padi </w:t>
            </w:r>
          </w:p>
        </w:tc>
        <w:tc>
          <w:tcPr>
            <w:tcW w:w="1556" w:type="dxa"/>
            <w:tcBorders>
              <w:top w:val="single" w:sz="4" w:space="0" w:color="auto"/>
            </w:tcBorders>
          </w:tcPr>
          <w:p w14:paraId="3626C0AC" w14:textId="77777777" w:rsidR="00085794" w:rsidRPr="004F5DFE" w:rsidRDefault="00085794" w:rsidP="004F53C9">
            <w:pPr>
              <w:rPr>
                <w:rFonts w:ascii="Arial" w:hAnsi="Arial" w:cs="Arial"/>
              </w:rPr>
            </w:pPr>
            <w:r>
              <w:rPr>
                <w:rFonts w:ascii="Arial" w:hAnsi="Arial" w:cs="Arial"/>
              </w:rPr>
              <w:t>Minggu ke-4 Juli 2018</w:t>
            </w:r>
          </w:p>
        </w:tc>
        <w:tc>
          <w:tcPr>
            <w:tcW w:w="2730" w:type="dxa"/>
            <w:tcBorders>
              <w:top w:val="single" w:sz="4" w:space="0" w:color="auto"/>
            </w:tcBorders>
          </w:tcPr>
          <w:p w14:paraId="07BA4E58" w14:textId="77777777" w:rsidR="00085794" w:rsidRDefault="00085794" w:rsidP="004F53C9">
            <w:pPr>
              <w:rPr>
                <w:rFonts w:ascii="Arial" w:hAnsi="Arial" w:cs="Arial"/>
              </w:rPr>
            </w:pPr>
            <w:r>
              <w:rPr>
                <w:rFonts w:ascii="Arial" w:hAnsi="Arial" w:cs="Arial"/>
              </w:rPr>
              <w:t xml:space="preserve">Memahami metode pembuatan pupuk organik jerami padi </w:t>
            </w:r>
          </w:p>
        </w:tc>
      </w:tr>
      <w:tr w:rsidR="00085794" w:rsidRPr="004F5DFE" w14:paraId="26F4BB48" w14:textId="77777777" w:rsidTr="004F53C9">
        <w:trPr>
          <w:trHeight w:val="223"/>
          <w:jc w:val="center"/>
        </w:trPr>
        <w:tc>
          <w:tcPr>
            <w:tcW w:w="1270" w:type="dxa"/>
            <w:tcBorders>
              <w:bottom w:val="single" w:sz="4" w:space="0" w:color="auto"/>
            </w:tcBorders>
          </w:tcPr>
          <w:p w14:paraId="1B312F49" w14:textId="77777777" w:rsidR="00085794" w:rsidRPr="004F5DFE" w:rsidRDefault="00085794" w:rsidP="004F53C9">
            <w:pPr>
              <w:jc w:val="center"/>
              <w:rPr>
                <w:rFonts w:ascii="Arial" w:hAnsi="Arial" w:cs="Arial"/>
              </w:rPr>
            </w:pPr>
            <w:r>
              <w:rPr>
                <w:rFonts w:ascii="Arial" w:hAnsi="Arial" w:cs="Arial"/>
              </w:rPr>
              <w:t>3</w:t>
            </w:r>
          </w:p>
        </w:tc>
        <w:tc>
          <w:tcPr>
            <w:tcW w:w="2140" w:type="dxa"/>
            <w:tcBorders>
              <w:bottom w:val="single" w:sz="4" w:space="0" w:color="auto"/>
            </w:tcBorders>
          </w:tcPr>
          <w:p w14:paraId="48EFC48F" w14:textId="77777777" w:rsidR="00085794" w:rsidRPr="004F5DFE" w:rsidRDefault="00085794" w:rsidP="004F53C9">
            <w:pPr>
              <w:rPr>
                <w:rFonts w:ascii="Arial" w:hAnsi="Arial" w:cs="Arial"/>
              </w:rPr>
            </w:pPr>
            <w:r>
              <w:rPr>
                <w:rFonts w:ascii="Arial" w:hAnsi="Arial" w:cs="Arial"/>
              </w:rPr>
              <w:t xml:space="preserve">Pembuatan pupuk organik jerami padi </w:t>
            </w:r>
          </w:p>
        </w:tc>
        <w:tc>
          <w:tcPr>
            <w:tcW w:w="1556" w:type="dxa"/>
            <w:tcBorders>
              <w:bottom w:val="single" w:sz="4" w:space="0" w:color="auto"/>
            </w:tcBorders>
          </w:tcPr>
          <w:p w14:paraId="31546EE7" w14:textId="77777777" w:rsidR="00085794" w:rsidRPr="004F5DFE" w:rsidRDefault="00085794" w:rsidP="004F53C9">
            <w:pPr>
              <w:rPr>
                <w:rFonts w:ascii="Arial" w:hAnsi="Arial" w:cs="Arial"/>
              </w:rPr>
            </w:pPr>
            <w:r>
              <w:rPr>
                <w:rFonts w:ascii="Arial" w:hAnsi="Arial" w:cs="Arial"/>
              </w:rPr>
              <w:t xml:space="preserve">Minggu ke-2 Agustus 2018 </w:t>
            </w:r>
          </w:p>
        </w:tc>
        <w:tc>
          <w:tcPr>
            <w:tcW w:w="2730" w:type="dxa"/>
            <w:tcBorders>
              <w:bottom w:val="single" w:sz="4" w:space="0" w:color="auto"/>
            </w:tcBorders>
          </w:tcPr>
          <w:p w14:paraId="0F2F5C4D" w14:textId="77777777" w:rsidR="00085794" w:rsidRDefault="00085794" w:rsidP="004F53C9">
            <w:pPr>
              <w:rPr>
                <w:rFonts w:ascii="Arial" w:hAnsi="Arial" w:cs="Arial"/>
              </w:rPr>
            </w:pPr>
            <w:r>
              <w:rPr>
                <w:rFonts w:ascii="Arial" w:hAnsi="Arial" w:cs="Arial"/>
              </w:rPr>
              <w:t>Mengimplementasikan metode pembuatan pupuk organik jerami padi</w:t>
            </w:r>
          </w:p>
        </w:tc>
      </w:tr>
    </w:tbl>
    <w:p w14:paraId="3DDDE8E4" w14:textId="77777777" w:rsidR="00C41A53" w:rsidRDefault="00C41A53" w:rsidP="00085794">
      <w:pPr>
        <w:rPr>
          <w:rFonts w:ascii="Arial" w:hAnsi="Arial" w:cs="Arial"/>
          <w:b/>
          <w:sz w:val="22"/>
          <w:szCs w:val="22"/>
        </w:rPr>
      </w:pPr>
    </w:p>
    <w:p w14:paraId="053C4F12" w14:textId="1B14F5A3" w:rsidR="00C41A53" w:rsidRDefault="00C41A53" w:rsidP="00C41A53">
      <w:pPr>
        <w:jc w:val="center"/>
        <w:rPr>
          <w:rFonts w:ascii="Arial" w:hAnsi="Arial" w:cs="Arial"/>
          <w:b/>
          <w:sz w:val="22"/>
          <w:szCs w:val="22"/>
        </w:rPr>
      </w:pPr>
      <w:r w:rsidRPr="00CE3E4C">
        <w:rPr>
          <w:b/>
          <w:noProof/>
        </w:rPr>
        <w:drawing>
          <wp:inline distT="0" distB="0" distL="0" distR="0" wp14:anchorId="6DF1F632" wp14:editId="767ED94B">
            <wp:extent cx="2144000" cy="1206000"/>
            <wp:effectExtent l="25400" t="25400" r="15240" b="13335"/>
            <wp:docPr id="10" name="Picture 10" descr="C:\Users\ToshibaPC\Pictures\video KKN\20170719_0951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shibaPC\Pictures\video KKN\20170719_095128.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4000" cy="1206000"/>
                    </a:xfrm>
                    <a:prstGeom prst="rect">
                      <a:avLst/>
                    </a:prstGeom>
                    <a:noFill/>
                    <a:ln w="28575">
                      <a:solidFill>
                        <a:srgbClr val="00B050"/>
                      </a:solidFill>
                    </a:ln>
                  </pic:spPr>
                </pic:pic>
              </a:graphicData>
            </a:graphic>
          </wp:inline>
        </w:drawing>
      </w:r>
      <w:r w:rsidR="00966DDD" w:rsidRPr="00997909">
        <w:rPr>
          <w:noProof/>
        </w:rPr>
        <w:drawing>
          <wp:inline distT="0" distB="0" distL="0" distR="0" wp14:anchorId="0E201C00" wp14:editId="2570DEDA">
            <wp:extent cx="2106177" cy="1183192"/>
            <wp:effectExtent l="25400" t="25400" r="27940" b="36195"/>
            <wp:docPr id="24" name="Picture 24" descr="G:\vlcsnap-2017-08-15-21h35m45s1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vlcsnap-2017-08-15-21h35m45s164.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43176" cy="1203977"/>
                    </a:xfrm>
                    <a:prstGeom prst="rect">
                      <a:avLst/>
                    </a:prstGeom>
                    <a:noFill/>
                    <a:ln w="28575">
                      <a:solidFill>
                        <a:srgbClr val="00B050"/>
                      </a:solidFill>
                    </a:ln>
                  </pic:spPr>
                </pic:pic>
              </a:graphicData>
            </a:graphic>
          </wp:inline>
        </w:drawing>
      </w:r>
    </w:p>
    <w:p w14:paraId="75B209A7" w14:textId="670D2D5F" w:rsidR="00C41A53" w:rsidRDefault="00085794" w:rsidP="00C41A53">
      <w:pPr>
        <w:pStyle w:val="ListParagraph"/>
        <w:spacing w:after="0"/>
        <w:ind w:left="0"/>
        <w:contextualSpacing/>
        <w:jc w:val="center"/>
        <w:rPr>
          <w:rFonts w:ascii="Arial" w:hAnsi="Arial" w:cs="Arial"/>
        </w:rPr>
      </w:pPr>
      <w:r>
        <w:rPr>
          <w:rFonts w:ascii="Arial" w:eastAsia="Cambria" w:hAnsi="Arial" w:cs="Arial"/>
          <w:sz w:val="18"/>
        </w:rPr>
        <w:t>Gambar 6</w:t>
      </w:r>
      <w:r w:rsidR="00C41A53">
        <w:rPr>
          <w:rFonts w:ascii="Arial" w:eastAsia="Cambria" w:hAnsi="Arial" w:cs="Arial"/>
          <w:sz w:val="18"/>
        </w:rPr>
        <w:t xml:space="preserve">. Kegiatan sosialisasi pemanfaatan jerami padi  </w:t>
      </w:r>
    </w:p>
    <w:p w14:paraId="593B01A1" w14:textId="77777777" w:rsidR="00085794" w:rsidRDefault="00085794" w:rsidP="00085794">
      <w:pPr>
        <w:ind w:firstLine="720"/>
        <w:jc w:val="both"/>
        <w:rPr>
          <w:rFonts w:ascii="Arial" w:hAnsi="Arial" w:cs="Arial"/>
          <w:sz w:val="22"/>
          <w:szCs w:val="22"/>
        </w:rPr>
      </w:pPr>
    </w:p>
    <w:p w14:paraId="5D6EA93C" w14:textId="47BA730D" w:rsidR="00085794" w:rsidRDefault="00085794" w:rsidP="00085794">
      <w:pPr>
        <w:ind w:firstLine="720"/>
        <w:jc w:val="both"/>
        <w:rPr>
          <w:rFonts w:ascii="Arial" w:hAnsi="Arial" w:cs="Arial"/>
          <w:sz w:val="22"/>
          <w:szCs w:val="22"/>
        </w:rPr>
      </w:pPr>
      <w:r>
        <w:rPr>
          <w:rFonts w:ascii="Arial" w:hAnsi="Arial" w:cs="Arial"/>
          <w:sz w:val="22"/>
          <w:szCs w:val="22"/>
        </w:rPr>
        <w:t xml:space="preserve">Proses pembuatan pupuk organik dari jerami padi yang harus diperhatikan adalah kondisi lingkungan dan cuaca. Apabila kondisi cuaca kemarau (panas) pembuatan pupuk organik jerami padi harus dilakukan didalam lubang dengan tujuan untuk mengurangi penguapan dan meminimalisir berkurangnya unsur N. Tahapan pembuatan pupuk organik jerami padi </w:t>
      </w:r>
      <w:r>
        <w:rPr>
          <w:rFonts w:ascii="Arial" w:hAnsi="Arial" w:cs="Arial"/>
          <w:sz w:val="22"/>
          <w:szCs w:val="22"/>
        </w:rPr>
        <w:t>dapat dilihat dari Gambar 7.</w:t>
      </w:r>
    </w:p>
    <w:p w14:paraId="795F5489" w14:textId="3355C628" w:rsidR="00085794" w:rsidRDefault="002F710A" w:rsidP="00085794">
      <w:pPr>
        <w:jc w:val="both"/>
        <w:rPr>
          <w:rFonts w:ascii="Arial" w:hAnsi="Arial" w:cs="Arial"/>
        </w:rPr>
      </w:pPr>
      <w:r w:rsidRPr="00AD095E">
        <w:drawing>
          <wp:inline distT="0" distB="0" distL="0" distR="0" wp14:anchorId="7C9FB6EF" wp14:editId="443C883A">
            <wp:extent cx="4860290" cy="41953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60290" cy="4195368"/>
                    </a:xfrm>
                    <a:prstGeom prst="rect">
                      <a:avLst/>
                    </a:prstGeom>
                  </pic:spPr>
                </pic:pic>
              </a:graphicData>
            </a:graphic>
          </wp:inline>
        </w:drawing>
      </w:r>
    </w:p>
    <w:p w14:paraId="7B2CC3D0" w14:textId="2F4A4102" w:rsidR="002F710A" w:rsidRDefault="002F710A" w:rsidP="002F710A">
      <w:pPr>
        <w:pStyle w:val="ListParagraph"/>
        <w:spacing w:after="0"/>
        <w:ind w:left="0"/>
        <w:contextualSpacing/>
        <w:jc w:val="center"/>
        <w:rPr>
          <w:rFonts w:ascii="Arial" w:hAnsi="Arial" w:cs="Arial"/>
        </w:rPr>
      </w:pPr>
      <w:r>
        <w:rPr>
          <w:rFonts w:ascii="Arial" w:eastAsia="Cambria" w:hAnsi="Arial" w:cs="Arial"/>
          <w:sz w:val="18"/>
        </w:rPr>
        <w:t>Gambar 7</w:t>
      </w:r>
      <w:r>
        <w:rPr>
          <w:rFonts w:ascii="Arial" w:eastAsia="Cambria" w:hAnsi="Arial" w:cs="Arial"/>
          <w:sz w:val="18"/>
        </w:rPr>
        <w:t xml:space="preserve">. </w:t>
      </w:r>
      <w:r>
        <w:rPr>
          <w:rFonts w:ascii="Arial" w:eastAsia="Cambria" w:hAnsi="Arial" w:cs="Arial"/>
          <w:sz w:val="18"/>
        </w:rPr>
        <w:t>Tahapan pembuatan pupuk organik</w:t>
      </w:r>
      <w:r>
        <w:rPr>
          <w:rFonts w:ascii="Arial" w:eastAsia="Cambria" w:hAnsi="Arial" w:cs="Arial"/>
          <w:sz w:val="18"/>
        </w:rPr>
        <w:t xml:space="preserve"> jerami padi  </w:t>
      </w:r>
    </w:p>
    <w:p w14:paraId="3913ABF9" w14:textId="77777777" w:rsidR="002F710A" w:rsidRPr="00976011" w:rsidRDefault="002F710A" w:rsidP="00085794">
      <w:pPr>
        <w:jc w:val="both"/>
        <w:rPr>
          <w:rFonts w:ascii="Arial" w:hAnsi="Arial" w:cs="Arial"/>
        </w:rPr>
      </w:pPr>
    </w:p>
    <w:p w14:paraId="4A293AA3" w14:textId="3B5C8EB4" w:rsidR="00C41A53" w:rsidRDefault="00C41A53" w:rsidP="00C41A53">
      <w:pPr>
        <w:jc w:val="center"/>
        <w:rPr>
          <w:rFonts w:ascii="Arial" w:hAnsi="Arial" w:cs="Arial"/>
          <w:b/>
          <w:sz w:val="22"/>
          <w:szCs w:val="22"/>
        </w:rPr>
      </w:pPr>
    </w:p>
    <w:p w14:paraId="2ABB5981" w14:textId="77777777" w:rsidR="00C41A53" w:rsidRPr="004F5DFE" w:rsidRDefault="00C41A53" w:rsidP="00C41A53">
      <w:pPr>
        <w:rPr>
          <w:rFonts w:ascii="Arial" w:hAnsi="Arial" w:cs="Arial"/>
          <w:b/>
          <w:sz w:val="22"/>
          <w:szCs w:val="22"/>
        </w:rPr>
      </w:pPr>
      <w:r>
        <w:rPr>
          <w:rFonts w:ascii="Arial" w:hAnsi="Arial" w:cs="Arial"/>
          <w:b/>
          <w:sz w:val="22"/>
          <w:szCs w:val="22"/>
        </w:rPr>
        <w:t>KE</w:t>
      </w:r>
      <w:r w:rsidRPr="004F5DFE">
        <w:rPr>
          <w:rFonts w:ascii="Arial" w:hAnsi="Arial" w:cs="Arial"/>
          <w:b/>
          <w:sz w:val="22"/>
          <w:szCs w:val="22"/>
        </w:rPr>
        <w:t>SIMPULAN</w:t>
      </w:r>
    </w:p>
    <w:p w14:paraId="70657EFB" w14:textId="0539ACDF" w:rsidR="00C41A53" w:rsidRPr="004F5DFE" w:rsidRDefault="00FF45E3" w:rsidP="00C41A53">
      <w:pPr>
        <w:ind w:firstLine="709"/>
        <w:jc w:val="both"/>
        <w:rPr>
          <w:rFonts w:ascii="Arial" w:hAnsi="Arial" w:cs="Arial"/>
          <w:sz w:val="22"/>
          <w:szCs w:val="22"/>
        </w:rPr>
      </w:pPr>
      <w:r>
        <w:rPr>
          <w:rFonts w:ascii="Arial" w:hAnsi="Arial" w:cs="Arial"/>
          <w:sz w:val="22"/>
          <w:szCs w:val="22"/>
        </w:rPr>
        <w:t xml:space="preserve">Kegiatan pemanfaatan jerami padi di Desa Garon </w:t>
      </w:r>
      <w:r w:rsidR="000D2D4C">
        <w:rPr>
          <w:rFonts w:ascii="Arial" w:hAnsi="Arial" w:cs="Arial"/>
          <w:sz w:val="22"/>
          <w:szCs w:val="22"/>
        </w:rPr>
        <w:t xml:space="preserve">terselenggara sesuai dengan perencanaan yang </w:t>
      </w:r>
      <w:r w:rsidR="00502503">
        <w:rPr>
          <w:rFonts w:ascii="Arial" w:hAnsi="Arial" w:cs="Arial"/>
          <w:sz w:val="22"/>
          <w:szCs w:val="22"/>
        </w:rPr>
        <w:t xml:space="preserve">telah disusun. </w:t>
      </w:r>
      <w:r w:rsidR="00C87EED">
        <w:rPr>
          <w:rFonts w:ascii="Arial" w:hAnsi="Arial" w:cs="Arial"/>
          <w:sz w:val="22"/>
          <w:szCs w:val="22"/>
        </w:rPr>
        <w:t xml:space="preserve">Majelis taklim sebagai </w:t>
      </w:r>
      <w:r w:rsidR="00C87EED">
        <w:rPr>
          <w:rFonts w:ascii="Arial" w:hAnsi="Arial" w:cs="Arial"/>
          <w:i/>
          <w:sz w:val="22"/>
          <w:szCs w:val="22"/>
        </w:rPr>
        <w:t xml:space="preserve">pilot model </w:t>
      </w:r>
      <w:r w:rsidR="00C87EED">
        <w:rPr>
          <w:rFonts w:ascii="Arial" w:hAnsi="Arial" w:cs="Arial"/>
          <w:sz w:val="22"/>
          <w:szCs w:val="22"/>
        </w:rPr>
        <w:t xml:space="preserve"> bukan hanya digunakan untuk kegiatan keagamaan tetapi juga sarana pemberdayaan masyarakat. Lebih dari 90% anggota majelis taklim tidak memanfaatkan jerami padi menjadi pupuk organk, pakan ternak, media penanaman jamur dan bioenergi. Jerami padi sebagai limbah hanya ditinggalkan di areal persawahan dan dibakar. Hal ini dikarenakan hanya 8-10% anggota majelis taklim yang pernah mengikuti kegiatan penyuluhan dan pelatihan pemanfaatan jerami padi. Sehingga kegiatan pelatihan harus dilakukan untuk meningkatkan pemahaman dan pengetahuan anggota majelis taklim. Diharapkan melalui pemanfaatan jerami padi ini dapat dijadikan sebagai upaya pengelolaan lingkungan secara berkelanjutan. </w:t>
      </w:r>
    </w:p>
    <w:p w14:paraId="00C54A37" w14:textId="77777777" w:rsidR="00C41A53" w:rsidRPr="004F5DFE" w:rsidRDefault="00C41A53" w:rsidP="00C41A53">
      <w:pPr>
        <w:jc w:val="both"/>
        <w:rPr>
          <w:rFonts w:ascii="Arial" w:hAnsi="Arial" w:cs="Arial"/>
          <w:b/>
          <w:iCs/>
          <w:sz w:val="22"/>
          <w:szCs w:val="22"/>
        </w:rPr>
      </w:pPr>
    </w:p>
    <w:p w14:paraId="2BBCCA2B" w14:textId="77777777" w:rsidR="00C41A53" w:rsidRPr="004F5DFE" w:rsidRDefault="00C41A53" w:rsidP="00C41A53">
      <w:pPr>
        <w:jc w:val="both"/>
        <w:rPr>
          <w:rFonts w:ascii="Arial" w:hAnsi="Arial" w:cs="Arial"/>
          <w:b/>
          <w:iCs/>
          <w:sz w:val="22"/>
          <w:szCs w:val="22"/>
        </w:rPr>
      </w:pPr>
      <w:r w:rsidRPr="004F5DFE">
        <w:rPr>
          <w:rFonts w:ascii="Arial" w:hAnsi="Arial" w:cs="Arial"/>
          <w:b/>
          <w:iCs/>
          <w:sz w:val="22"/>
          <w:szCs w:val="22"/>
        </w:rPr>
        <w:t>DAFTAR RUJUKAN</w:t>
      </w:r>
    </w:p>
    <w:p w14:paraId="04A49138" w14:textId="77777777" w:rsidR="00C41A53" w:rsidRPr="00067CAA" w:rsidRDefault="00C41A53" w:rsidP="00892641">
      <w:pPr>
        <w:pStyle w:val="Bibliography"/>
        <w:spacing w:line="276" w:lineRule="auto"/>
        <w:jc w:val="both"/>
        <w:rPr>
          <w:rFonts w:ascii="Arial" w:hAnsi="Arial" w:cs="Arial"/>
          <w:sz w:val="22"/>
        </w:rPr>
      </w:pPr>
      <w:r>
        <w:rPr>
          <w:rFonts w:ascii="Arial" w:eastAsia="Cambria" w:hAnsi="Arial" w:cs="Arial"/>
          <w:sz w:val="22"/>
          <w:szCs w:val="22"/>
        </w:rPr>
        <w:fldChar w:fldCharType="begin"/>
      </w:r>
      <w:r>
        <w:rPr>
          <w:rFonts w:ascii="Arial" w:eastAsia="Cambria" w:hAnsi="Arial" w:cs="Arial"/>
          <w:sz w:val="22"/>
          <w:szCs w:val="22"/>
        </w:rPr>
        <w:instrText xml:space="preserve"> ADDIN ZOTERO_BIBL {"uncited":[],"omitted":[],"custom":[]} CSL_BIBLIOGRAPHY </w:instrText>
      </w:r>
      <w:r>
        <w:rPr>
          <w:rFonts w:ascii="Arial" w:eastAsia="Cambria" w:hAnsi="Arial" w:cs="Arial"/>
          <w:sz w:val="22"/>
          <w:szCs w:val="22"/>
        </w:rPr>
        <w:fldChar w:fldCharType="separate"/>
      </w:r>
      <w:r w:rsidRPr="00067CAA">
        <w:rPr>
          <w:rFonts w:ascii="Arial" w:hAnsi="Arial" w:cs="Arial"/>
          <w:sz w:val="22"/>
        </w:rPr>
        <w:t xml:space="preserve">Andini, A., Bonnet, S., Rousset, P., &amp; Hasanudin, U. (2018). Impact of open burning of crop residues on air pollution and climate change in Indonesia. </w:t>
      </w:r>
      <w:r w:rsidRPr="00067CAA">
        <w:rPr>
          <w:rFonts w:ascii="Arial" w:hAnsi="Arial" w:cs="Arial"/>
          <w:i/>
          <w:iCs/>
          <w:sz w:val="22"/>
        </w:rPr>
        <w:t>Current Science</w:t>
      </w:r>
      <w:r w:rsidRPr="00067CAA">
        <w:rPr>
          <w:rFonts w:ascii="Arial" w:hAnsi="Arial" w:cs="Arial"/>
          <w:sz w:val="22"/>
        </w:rPr>
        <w:t xml:space="preserve">, </w:t>
      </w:r>
      <w:r w:rsidRPr="00067CAA">
        <w:rPr>
          <w:rFonts w:ascii="Arial" w:hAnsi="Arial" w:cs="Arial"/>
          <w:i/>
          <w:iCs/>
          <w:sz w:val="22"/>
        </w:rPr>
        <w:t>115</w:t>
      </w:r>
      <w:r w:rsidRPr="00067CAA">
        <w:rPr>
          <w:rFonts w:ascii="Arial" w:hAnsi="Arial" w:cs="Arial"/>
          <w:sz w:val="22"/>
        </w:rPr>
        <w:t>(12), 2259–2266.</w:t>
      </w:r>
    </w:p>
    <w:p w14:paraId="3863B5CC" w14:textId="77777777"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Gadde, B., Bonnet, S., Menke, C., &amp; Garivait, S. (2009). Air pollutant emissions from rice straw open field burning in India, Thailand and the Philippines. </w:t>
      </w:r>
      <w:r w:rsidRPr="00067CAA">
        <w:rPr>
          <w:rFonts w:ascii="Arial" w:hAnsi="Arial" w:cs="Arial"/>
          <w:i/>
          <w:iCs/>
          <w:sz w:val="22"/>
        </w:rPr>
        <w:t>Environmental Pollution</w:t>
      </w:r>
      <w:r w:rsidRPr="00067CAA">
        <w:rPr>
          <w:rFonts w:ascii="Arial" w:hAnsi="Arial" w:cs="Arial"/>
          <w:sz w:val="22"/>
        </w:rPr>
        <w:t xml:space="preserve">, </w:t>
      </w:r>
      <w:r w:rsidRPr="00067CAA">
        <w:rPr>
          <w:rFonts w:ascii="Arial" w:hAnsi="Arial" w:cs="Arial"/>
          <w:i/>
          <w:iCs/>
          <w:sz w:val="22"/>
        </w:rPr>
        <w:t>157</w:t>
      </w:r>
      <w:r w:rsidRPr="00067CAA">
        <w:rPr>
          <w:rFonts w:ascii="Arial" w:hAnsi="Arial" w:cs="Arial"/>
          <w:sz w:val="22"/>
        </w:rPr>
        <w:t>(5), 1554–1558.</w:t>
      </w:r>
    </w:p>
    <w:p w14:paraId="644227E4" w14:textId="77777777"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John, A. (2013). Alternatives To Open-Field Burning On Paddy Farms. </w:t>
      </w:r>
      <w:r w:rsidRPr="00067CAA">
        <w:rPr>
          <w:rFonts w:ascii="Arial" w:hAnsi="Arial" w:cs="Arial"/>
          <w:i/>
          <w:iCs/>
          <w:sz w:val="22"/>
        </w:rPr>
        <w:t>OPTIONS Agricultural and Food Policy Studies Institute, Malaysia</w:t>
      </w:r>
      <w:r w:rsidRPr="00067CAA">
        <w:rPr>
          <w:rFonts w:ascii="Arial" w:hAnsi="Arial" w:cs="Arial"/>
          <w:sz w:val="22"/>
        </w:rPr>
        <w:t xml:space="preserve">, </w:t>
      </w:r>
      <w:r w:rsidRPr="00067CAA">
        <w:rPr>
          <w:rFonts w:ascii="Arial" w:hAnsi="Arial" w:cs="Arial"/>
          <w:i/>
          <w:iCs/>
          <w:sz w:val="22"/>
        </w:rPr>
        <w:t>18</w:t>
      </w:r>
      <w:r w:rsidRPr="00067CAA">
        <w:rPr>
          <w:rFonts w:ascii="Arial" w:hAnsi="Arial" w:cs="Arial"/>
          <w:sz w:val="22"/>
        </w:rPr>
        <w:t>, 1–5.</w:t>
      </w:r>
    </w:p>
    <w:p w14:paraId="590130A4" w14:textId="77777777"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Junpen, A., Pansuk, J., Kamnoet, O., Cheewaphongphan, P., &amp; Garivait, S. (2018). Emission of Air Pollutants from Rice Residue Open Burning in Thailand, 2018. </w:t>
      </w:r>
      <w:r w:rsidRPr="00067CAA">
        <w:rPr>
          <w:rFonts w:ascii="Arial" w:hAnsi="Arial" w:cs="Arial"/>
          <w:i/>
          <w:iCs/>
          <w:sz w:val="22"/>
        </w:rPr>
        <w:t>Atmosphere</w:t>
      </w:r>
      <w:r w:rsidRPr="00067CAA">
        <w:rPr>
          <w:rFonts w:ascii="Arial" w:hAnsi="Arial" w:cs="Arial"/>
          <w:sz w:val="22"/>
        </w:rPr>
        <w:t xml:space="preserve">, </w:t>
      </w:r>
      <w:r w:rsidRPr="00067CAA">
        <w:rPr>
          <w:rFonts w:ascii="Arial" w:hAnsi="Arial" w:cs="Arial"/>
          <w:i/>
          <w:iCs/>
          <w:sz w:val="22"/>
        </w:rPr>
        <w:t>9</w:t>
      </w:r>
      <w:r w:rsidRPr="00067CAA">
        <w:rPr>
          <w:rFonts w:ascii="Arial" w:hAnsi="Arial" w:cs="Arial"/>
          <w:sz w:val="22"/>
        </w:rPr>
        <w:t>(11), 1–23.</w:t>
      </w:r>
    </w:p>
    <w:p w14:paraId="1DB3E31D" w14:textId="77777777"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Kanokkanjana, K., &amp; Garivait, S. (2013). Alternative  rice  straw  management  practices  to  reduce  field  open  burning  in  Thailand. </w:t>
      </w:r>
      <w:r w:rsidRPr="00067CAA">
        <w:rPr>
          <w:rFonts w:ascii="Arial" w:hAnsi="Arial" w:cs="Arial"/>
          <w:i/>
          <w:iCs/>
          <w:sz w:val="22"/>
        </w:rPr>
        <w:t>nternational Journal of Environmental Science and Developmen</w:t>
      </w:r>
      <w:r w:rsidRPr="00067CAA">
        <w:rPr>
          <w:rFonts w:ascii="Arial" w:hAnsi="Arial" w:cs="Arial"/>
          <w:sz w:val="22"/>
        </w:rPr>
        <w:t xml:space="preserve">, </w:t>
      </w:r>
      <w:r w:rsidRPr="00067CAA">
        <w:rPr>
          <w:rFonts w:ascii="Arial" w:hAnsi="Arial" w:cs="Arial"/>
          <w:i/>
          <w:iCs/>
          <w:sz w:val="22"/>
        </w:rPr>
        <w:t>4</w:t>
      </w:r>
      <w:r w:rsidRPr="00067CAA">
        <w:rPr>
          <w:rFonts w:ascii="Arial" w:hAnsi="Arial" w:cs="Arial"/>
          <w:sz w:val="22"/>
        </w:rPr>
        <w:t>(2), 119–123.</w:t>
      </w:r>
    </w:p>
    <w:p w14:paraId="191C99B8" w14:textId="2E4F3779"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Lim, J. S., Manan, Z. A., Wan Alwi, S. R., &amp; Hashim, H. (2012). A </w:t>
      </w:r>
      <w:r w:rsidR="00F21ADA" w:rsidRPr="00067CAA">
        <w:rPr>
          <w:rFonts w:ascii="Arial" w:hAnsi="Arial" w:cs="Arial"/>
          <w:sz w:val="22"/>
        </w:rPr>
        <w:t>Review On Utilisation Of Biomass From Rice Industry As A Source Of Renewable Energy</w:t>
      </w:r>
      <w:r w:rsidRPr="00067CAA">
        <w:rPr>
          <w:rFonts w:ascii="Arial" w:hAnsi="Arial" w:cs="Arial"/>
          <w:sz w:val="22"/>
        </w:rPr>
        <w:t xml:space="preserve">. </w:t>
      </w:r>
      <w:r w:rsidRPr="00067CAA">
        <w:rPr>
          <w:rFonts w:ascii="Arial" w:hAnsi="Arial" w:cs="Arial"/>
          <w:i/>
          <w:iCs/>
          <w:sz w:val="22"/>
        </w:rPr>
        <w:t>Renewable and Sustainable Energy Reviews</w:t>
      </w:r>
      <w:r w:rsidRPr="00067CAA">
        <w:rPr>
          <w:rFonts w:ascii="Arial" w:hAnsi="Arial" w:cs="Arial"/>
          <w:sz w:val="22"/>
        </w:rPr>
        <w:t xml:space="preserve">, </w:t>
      </w:r>
      <w:r w:rsidRPr="00067CAA">
        <w:rPr>
          <w:rFonts w:ascii="Arial" w:hAnsi="Arial" w:cs="Arial"/>
          <w:i/>
          <w:iCs/>
          <w:sz w:val="22"/>
        </w:rPr>
        <w:t>16</w:t>
      </w:r>
      <w:r w:rsidRPr="00067CAA">
        <w:rPr>
          <w:rFonts w:ascii="Arial" w:hAnsi="Arial" w:cs="Arial"/>
          <w:sz w:val="22"/>
        </w:rPr>
        <w:t>, 3084–3094.</w:t>
      </w:r>
    </w:p>
    <w:p w14:paraId="7941D493" w14:textId="77777777"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M. Z, R., B, A., &amp; Aznie C.R, R. (2012). Impact of Rice Straw Development towards Agricultural Environment and Farmers’ Socio-Economy in MADA Region, Kedah (Vol. 54, pp. 245–249). Presented at the 2nd  International  Conference  on  History  and  Society  Development  (ICHSD, Bangkok, Thailand: International Economics Development Research Center (IEDRC).</w:t>
      </w:r>
    </w:p>
    <w:p w14:paraId="6D84F619" w14:textId="77777777"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Mandal, K. G., Misra, A. K., Hati, K. M., Bandyopadhyay, K. K., Ghosh, P. K., &amp; Mohanty, M. (2004). Rice residue-management options and effects on soil properties and crop productivity. </w:t>
      </w:r>
      <w:r w:rsidRPr="00067CAA">
        <w:rPr>
          <w:rFonts w:ascii="Arial" w:hAnsi="Arial" w:cs="Arial"/>
          <w:i/>
          <w:iCs/>
          <w:sz w:val="22"/>
        </w:rPr>
        <w:t>Food, Agriculture &amp; Environment</w:t>
      </w:r>
      <w:r w:rsidRPr="00067CAA">
        <w:rPr>
          <w:rFonts w:ascii="Arial" w:hAnsi="Arial" w:cs="Arial"/>
          <w:sz w:val="22"/>
        </w:rPr>
        <w:t xml:space="preserve">, </w:t>
      </w:r>
      <w:r w:rsidRPr="00067CAA">
        <w:rPr>
          <w:rFonts w:ascii="Arial" w:hAnsi="Arial" w:cs="Arial"/>
          <w:i/>
          <w:iCs/>
          <w:sz w:val="22"/>
        </w:rPr>
        <w:t>2</w:t>
      </w:r>
      <w:r w:rsidRPr="00067CAA">
        <w:rPr>
          <w:rFonts w:ascii="Arial" w:hAnsi="Arial" w:cs="Arial"/>
          <w:sz w:val="22"/>
        </w:rPr>
        <w:t>(1), 224–231.</w:t>
      </w:r>
    </w:p>
    <w:p w14:paraId="20E21019" w14:textId="63FC9EC9"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Muliarta, I. N. (2018). Utilization </w:t>
      </w:r>
      <w:r w:rsidR="00F21ADA" w:rsidRPr="00067CAA">
        <w:rPr>
          <w:rFonts w:ascii="Arial" w:hAnsi="Arial" w:cs="Arial"/>
          <w:sz w:val="22"/>
        </w:rPr>
        <w:t>Burning Rice Straw And Crops Planted</w:t>
      </w:r>
      <w:r w:rsidRPr="00067CAA">
        <w:rPr>
          <w:rFonts w:ascii="Arial" w:hAnsi="Arial" w:cs="Arial"/>
          <w:sz w:val="22"/>
        </w:rPr>
        <w:t xml:space="preserve">. </w:t>
      </w:r>
      <w:r w:rsidRPr="00067CAA">
        <w:rPr>
          <w:rFonts w:ascii="Arial" w:hAnsi="Arial" w:cs="Arial"/>
          <w:i/>
          <w:iCs/>
          <w:sz w:val="22"/>
        </w:rPr>
        <w:t>International Journal of Life Sciences</w:t>
      </w:r>
      <w:r w:rsidRPr="00067CAA">
        <w:rPr>
          <w:rFonts w:ascii="Arial" w:hAnsi="Arial" w:cs="Arial"/>
          <w:sz w:val="22"/>
        </w:rPr>
        <w:t xml:space="preserve">, </w:t>
      </w:r>
      <w:r w:rsidRPr="00067CAA">
        <w:rPr>
          <w:rFonts w:ascii="Arial" w:hAnsi="Arial" w:cs="Arial"/>
          <w:i/>
          <w:iCs/>
          <w:sz w:val="22"/>
        </w:rPr>
        <w:t>2</w:t>
      </w:r>
      <w:r w:rsidRPr="00067CAA">
        <w:rPr>
          <w:rFonts w:ascii="Arial" w:hAnsi="Arial" w:cs="Arial"/>
          <w:sz w:val="22"/>
        </w:rPr>
        <w:t>(3), 142–150.</w:t>
      </w:r>
    </w:p>
    <w:p w14:paraId="1B906208" w14:textId="77777777"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Rhofita, E. I. (2016). Kajian Pemanfaatan Limbah Jerami Padi di Bagian Hulu. </w:t>
      </w:r>
      <w:r w:rsidRPr="00067CAA">
        <w:rPr>
          <w:rFonts w:ascii="Arial" w:hAnsi="Arial" w:cs="Arial"/>
          <w:i/>
          <w:iCs/>
          <w:sz w:val="22"/>
        </w:rPr>
        <w:t>Al-Ard: Jurnal Teknik Lingkungan</w:t>
      </w:r>
      <w:r w:rsidRPr="00067CAA">
        <w:rPr>
          <w:rFonts w:ascii="Arial" w:hAnsi="Arial" w:cs="Arial"/>
          <w:sz w:val="22"/>
        </w:rPr>
        <w:t xml:space="preserve">, </w:t>
      </w:r>
      <w:r w:rsidRPr="00067CAA">
        <w:rPr>
          <w:rFonts w:ascii="Arial" w:hAnsi="Arial" w:cs="Arial"/>
          <w:i/>
          <w:iCs/>
          <w:sz w:val="22"/>
        </w:rPr>
        <w:t>1</w:t>
      </w:r>
      <w:r w:rsidRPr="00067CAA">
        <w:rPr>
          <w:rFonts w:ascii="Arial" w:hAnsi="Arial" w:cs="Arial"/>
          <w:sz w:val="22"/>
        </w:rPr>
        <w:t>(2), 74–79.</w:t>
      </w:r>
    </w:p>
    <w:p w14:paraId="0D0D834F" w14:textId="77777777" w:rsidR="00C41A53" w:rsidRPr="00067CAA" w:rsidRDefault="00C41A53" w:rsidP="00892641">
      <w:pPr>
        <w:pStyle w:val="Bibliography"/>
        <w:spacing w:line="276" w:lineRule="auto"/>
        <w:jc w:val="both"/>
        <w:rPr>
          <w:rFonts w:ascii="Arial" w:hAnsi="Arial" w:cs="Arial"/>
          <w:sz w:val="22"/>
        </w:rPr>
      </w:pPr>
      <w:r w:rsidRPr="00067CAA">
        <w:rPr>
          <w:rFonts w:ascii="Arial" w:hAnsi="Arial" w:cs="Arial"/>
          <w:sz w:val="22"/>
        </w:rPr>
        <w:t xml:space="preserve">Tung, N. S., Cu, N. X., &amp; Hai, N. X. (2014). Impact Of Rice Straw Burning Methods On Soil Temperature And Microorganism Distribution In The Paddy Soil Ecosystems. </w:t>
      </w:r>
      <w:r w:rsidRPr="00067CAA">
        <w:rPr>
          <w:rFonts w:ascii="Arial" w:hAnsi="Arial" w:cs="Arial"/>
          <w:i/>
          <w:iCs/>
          <w:sz w:val="22"/>
        </w:rPr>
        <w:t>ARPN Journal of Agricultural and Biological Science</w:t>
      </w:r>
      <w:r w:rsidRPr="00067CAA">
        <w:rPr>
          <w:rFonts w:ascii="Arial" w:hAnsi="Arial" w:cs="Arial"/>
          <w:sz w:val="22"/>
        </w:rPr>
        <w:t xml:space="preserve">, </w:t>
      </w:r>
      <w:r w:rsidRPr="00067CAA">
        <w:rPr>
          <w:rFonts w:ascii="Arial" w:hAnsi="Arial" w:cs="Arial"/>
          <w:i/>
          <w:iCs/>
          <w:sz w:val="22"/>
        </w:rPr>
        <w:t>9</w:t>
      </w:r>
      <w:r w:rsidRPr="00067CAA">
        <w:rPr>
          <w:rFonts w:ascii="Arial" w:hAnsi="Arial" w:cs="Arial"/>
          <w:sz w:val="22"/>
        </w:rPr>
        <w:t>(5), 157–160.</w:t>
      </w:r>
    </w:p>
    <w:p w14:paraId="5A731C3A" w14:textId="77777777" w:rsidR="00C41A53" w:rsidRPr="002C57BF" w:rsidRDefault="00C41A53" w:rsidP="00892641">
      <w:pPr>
        <w:spacing w:line="276" w:lineRule="auto"/>
        <w:jc w:val="both"/>
        <w:rPr>
          <w:rFonts w:ascii="Arial" w:eastAsia="Cambria" w:hAnsi="Arial" w:cs="Arial"/>
          <w:sz w:val="22"/>
          <w:szCs w:val="22"/>
        </w:rPr>
      </w:pPr>
      <w:r>
        <w:rPr>
          <w:rFonts w:ascii="Arial" w:eastAsia="Cambria" w:hAnsi="Arial" w:cs="Arial"/>
          <w:sz w:val="22"/>
          <w:szCs w:val="22"/>
        </w:rPr>
        <w:fldChar w:fldCharType="end"/>
      </w:r>
    </w:p>
    <w:p w14:paraId="0D0ED58F" w14:textId="77777777" w:rsidR="00C41A53" w:rsidRDefault="00C41A53" w:rsidP="00892641">
      <w:pPr>
        <w:spacing w:line="276" w:lineRule="auto"/>
        <w:jc w:val="both"/>
        <w:rPr>
          <w:rFonts w:ascii="Arial" w:eastAsia="Cambria" w:hAnsi="Arial" w:cs="Arial"/>
          <w:b/>
          <w:sz w:val="22"/>
          <w:szCs w:val="22"/>
        </w:rPr>
      </w:pPr>
    </w:p>
    <w:p w14:paraId="0D23856D" w14:textId="77777777" w:rsidR="00C41A53" w:rsidRDefault="00C41A53" w:rsidP="00892641">
      <w:pPr>
        <w:spacing w:line="276" w:lineRule="auto"/>
        <w:jc w:val="both"/>
        <w:rPr>
          <w:rFonts w:ascii="Arial" w:eastAsia="Cambria" w:hAnsi="Arial" w:cs="Arial"/>
          <w:b/>
          <w:sz w:val="22"/>
          <w:szCs w:val="22"/>
        </w:rPr>
      </w:pPr>
    </w:p>
    <w:p w14:paraId="26C25C19" w14:textId="77777777" w:rsidR="00C41A53" w:rsidRPr="00906E60" w:rsidRDefault="00C41A53" w:rsidP="00892641">
      <w:pPr>
        <w:spacing w:line="276" w:lineRule="auto"/>
        <w:jc w:val="both"/>
      </w:pPr>
    </w:p>
    <w:p w14:paraId="0953F916" w14:textId="77777777" w:rsidR="00FF41AF" w:rsidRDefault="00FF41AF" w:rsidP="00892641">
      <w:pPr>
        <w:spacing w:line="276" w:lineRule="auto"/>
        <w:jc w:val="both"/>
      </w:pPr>
    </w:p>
    <w:sectPr w:rsidR="00FF41AF" w:rsidSect="005A663B">
      <w:headerReference w:type="even" r:id="rId21"/>
      <w:headerReference w:type="default" r:id="rId22"/>
      <w:footerReference w:type="even" r:id="rId23"/>
      <w:footerReference w:type="default" r:id="rId24"/>
      <w:headerReference w:type="first" r:id="rId25"/>
      <w:footerReference w:type="first" r:id="rId26"/>
      <w:pgSz w:w="10206" w:h="14175" w:code="1"/>
      <w:pgMar w:top="1412" w:right="1134" w:bottom="1412" w:left="1418" w:header="720"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raditional Arabic">
    <w:altName w:val="Times New Roman"/>
    <w:charset w:val="B2"/>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8367156"/>
      <w:docPartObj>
        <w:docPartGallery w:val="Page Numbers (Bottom of Page)"/>
        <w:docPartUnique/>
      </w:docPartObj>
    </w:sdtPr>
    <w:sdtEndPr>
      <w:rPr>
        <w:rFonts w:ascii="Arial" w:hAnsi="Arial" w:cs="Arial"/>
        <w:noProof/>
        <w:sz w:val="22"/>
        <w:szCs w:val="22"/>
      </w:rPr>
    </w:sdtEndPr>
    <w:sdtContent>
      <w:p w14:paraId="7D412182" w14:textId="77777777" w:rsidR="008401AF" w:rsidRPr="008D18AF" w:rsidRDefault="008B7287" w:rsidP="008401AF">
        <w:pPr>
          <w:pStyle w:val="Footer"/>
          <w:rPr>
            <w:rFonts w:ascii="Arial" w:hAnsi="Arial" w:cs="Arial"/>
            <w:sz w:val="22"/>
            <w:szCs w:val="22"/>
          </w:rPr>
        </w:pPr>
        <w:r>
          <w:rPr>
            <w:rFonts w:ascii="Arial" w:hAnsi="Arial" w:cs="Arial"/>
            <w:i/>
            <w:noProof/>
            <w:sz w:val="22"/>
            <w:szCs w:val="22"/>
          </w:rPr>
          <mc:AlternateContent>
            <mc:Choice Requires="wpg">
              <w:drawing>
                <wp:anchor distT="0" distB="0" distL="114300" distR="114300" simplePos="0" relativeHeight="251660288" behindDoc="0" locked="0" layoutInCell="1" allowOverlap="1" wp14:anchorId="36D404B2" wp14:editId="7EC4F70E">
                  <wp:simplePos x="0" y="0"/>
                  <wp:positionH relativeFrom="column">
                    <wp:posOffset>2909570</wp:posOffset>
                  </wp:positionH>
                  <wp:positionV relativeFrom="paragraph">
                    <wp:posOffset>-38100</wp:posOffset>
                  </wp:positionV>
                  <wp:extent cx="2059305" cy="384048"/>
                  <wp:effectExtent l="0" t="0" r="0" b="0"/>
                  <wp:wrapNone/>
                  <wp:docPr id="13" name="Group 13"/>
                  <wp:cNvGraphicFramePr/>
                  <a:graphic xmlns:a="http://schemas.openxmlformats.org/drawingml/2006/main">
                    <a:graphicData uri="http://schemas.microsoft.com/office/word/2010/wordprocessingGroup">
                      <wpg:wgp>
                        <wpg:cNvGrpSpPr/>
                        <wpg:grpSpPr>
                          <a:xfrm>
                            <a:off x="0" y="0"/>
                            <a:ext cx="2059305" cy="384048"/>
                            <a:chOff x="109725" y="0"/>
                            <a:chExt cx="2059305" cy="384048"/>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1648128" y="0"/>
                              <a:ext cx="423545" cy="161925"/>
                            </a:xfrm>
                            <a:prstGeom prst="rect">
                              <a:avLst/>
                            </a:prstGeom>
                          </pic:spPr>
                        </pic:pic>
                        <wps:wsp>
                          <wps:cNvPr id="15" name="Rectangle 15"/>
                          <wps:cNvSpPr/>
                          <wps:spPr>
                            <a:xfrm>
                              <a:off x="109725"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DB3F9C" w14:textId="77777777" w:rsidR="00F03E1E" w:rsidRPr="00F03E1E" w:rsidRDefault="008B7287"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1A24321E" w14:textId="77777777" w:rsidR="00F03E1E" w:rsidRPr="00F03E1E" w:rsidRDefault="008B7287" w:rsidP="00F03E1E">
                                <w:pPr>
                                  <w:pStyle w:val="Footer"/>
                                  <w:jc w:val="right"/>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79A378D8" w14:textId="77777777" w:rsidR="00F03E1E" w:rsidRPr="00F03E1E" w:rsidRDefault="008B7287"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6D404B2" id="Group 13" o:spid="_x0000_s1026" style="position:absolute;margin-left:229.1pt;margin-top:-2.95pt;width:162.15pt;height:30.25pt;z-index:251660288" coordorigin="109725" coordsize="2059305,384048"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1648128;width:423545;height:161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s6&#10;kbnBAAAA2wAAAA8AAABkcnMvZG93bnJldi54bWxET9tqAjEQfS/4D2EE32rWskjdGkWkFhEseKHP&#10;w2a6WbqZLEmqab/eFAq+zeFcZ75MthMX8qF1rGAyLkAQ10633Cg4nzaPzyBCRNbYOSYFPxRguRg8&#10;zLHS7soHuhxjI3IIhwoVmBj7SspQG7IYxq4nztyn8xZjhr6R2uM1h9tOPhXFVFpsOTcY7GltqP46&#10;flsF5eEjzl5/T91+k3b4VjbJv6+MUqNhWr2AiJTiXfzv3uo8v4S/X/IBcnE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s6kbnBAAAA2wAAAA8AAAAAAAAAAAAAAAAAnAIAAGRy&#10;cy9kb3ducmV2LnhtbFBLBQYAAAAABAAEAPcAAACKAwAAAAA=&#10;">
                    <v:imagedata r:id="rId2" o:title=""/>
                    <v:path arrowok="t"/>
                  </v:shape>
                  <v:rect id="Rectangle 15" o:spid="_x0000_s1028" style="position:absolute;left:109725;top:117043;width:2059305;height:2670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o7fwwAAA&#10;ANsAAAAPAAAAZHJzL2Rvd25yZXYueG1sRE9NawIxEL0X/A9hBG81q2CR1SgqSFs8SG29j8m4u7iZ&#10;LEncXf99UxB6m8f7nOW6t7VoyYfKsYLJOANBrJ2puFDw871/nYMIEdlg7ZgUPCjAejV4WWJuXMdf&#10;1J5iIVIIhxwVlDE2uZRBl2QxjF1DnLir8xZjgr6QxmOXwm0tp1n2Ji1WnBpKbGhXkr6d7lbB2V23&#10;ndUX/mwfx+r+fvBazw9KjYb9ZgEiUh//xU/3h0nzZ/D3SzpArn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Mo7fwwAAAANsAAAAPAAAAAAAAAAAAAAAAAJcCAABkcnMvZG93bnJl&#10;di54bWxQSwUGAAAAAAQABAD1AAAAhAMAAAAA&#10;" filled="f" stroked="f" strokeweight="1pt">
                    <v:textbox>
                      <w:txbxContent>
                        <w:p w14:paraId="74DB3F9C" w14:textId="77777777" w:rsidR="00F03E1E" w:rsidRPr="00F03E1E" w:rsidRDefault="008B7287" w:rsidP="00F03E1E">
                          <w:pPr>
                            <w:pStyle w:val="Footer"/>
                            <w:jc w:val="right"/>
                            <w:rPr>
                              <w:rFonts w:ascii="Arial" w:hAnsi="Arial" w:cs="Arial"/>
                              <w:i/>
                              <w:color w:val="000000" w:themeColor="text1"/>
                              <w:sz w:val="8"/>
                            </w:rPr>
                          </w:pPr>
                          <w:r w:rsidRPr="00F03E1E">
                            <w:rPr>
                              <w:rFonts w:ascii="Arial" w:hAnsi="Arial" w:cs="Arial"/>
                              <w:i/>
                              <w:color w:val="000000" w:themeColor="text1"/>
                              <w:sz w:val="8"/>
                            </w:rPr>
                            <w:t>Is licensed under a</w:t>
                          </w:r>
                        </w:p>
                        <w:p w14:paraId="1A24321E" w14:textId="77777777" w:rsidR="00F03E1E" w:rsidRPr="00F03E1E" w:rsidRDefault="008B7287" w:rsidP="00F03E1E">
                          <w:pPr>
                            <w:pStyle w:val="Footer"/>
                            <w:jc w:val="right"/>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79A378D8" w14:textId="77777777" w:rsidR="00F03E1E" w:rsidRPr="00F03E1E" w:rsidRDefault="008B7287" w:rsidP="00F03E1E">
                          <w:pPr>
                            <w:jc w:val="center"/>
                            <w:rPr>
                              <w:i/>
                              <w:color w:val="000000" w:themeColor="text1"/>
                              <w:sz w:val="28"/>
                            </w:rPr>
                          </w:pPr>
                        </w:p>
                      </w:txbxContent>
                    </v:textbox>
                  </v:rect>
                </v:group>
              </w:pict>
            </mc:Fallback>
          </mc:AlternateContent>
        </w:r>
        <w:r w:rsidRPr="008D18AF">
          <w:rPr>
            <w:rFonts w:ascii="Arial" w:hAnsi="Arial" w:cs="Arial"/>
            <w:b/>
            <w:sz w:val="30"/>
            <w:szCs w:val="30"/>
          </w:rPr>
          <w:fldChar w:fldCharType="begin"/>
        </w:r>
        <w:r w:rsidRPr="008D18AF">
          <w:rPr>
            <w:rFonts w:ascii="Arial" w:hAnsi="Arial" w:cs="Arial"/>
            <w:b/>
            <w:sz w:val="30"/>
            <w:szCs w:val="30"/>
          </w:rPr>
          <w:instrText xml:space="preserve"> PAGE   \* MERGEFORMAT </w:instrText>
        </w:r>
        <w:r w:rsidRPr="008D18AF">
          <w:rPr>
            <w:rFonts w:ascii="Arial" w:hAnsi="Arial" w:cs="Arial"/>
            <w:b/>
            <w:sz w:val="30"/>
            <w:szCs w:val="30"/>
          </w:rPr>
          <w:fldChar w:fldCharType="separate"/>
        </w:r>
        <w:r>
          <w:rPr>
            <w:rFonts w:ascii="Arial" w:hAnsi="Arial" w:cs="Arial"/>
            <w:b/>
            <w:noProof/>
            <w:sz w:val="30"/>
            <w:szCs w:val="30"/>
          </w:rPr>
          <w:t>2</w:t>
        </w:r>
        <w:r w:rsidRPr="008D18AF">
          <w:rPr>
            <w:rFonts w:ascii="Arial" w:hAnsi="Arial" w:cs="Arial"/>
            <w:b/>
            <w:noProof/>
            <w:sz w:val="30"/>
            <w:szCs w:val="30"/>
          </w:rPr>
          <w:fldChar w:fldCharType="end"/>
        </w:r>
        <w:r w:rsidRPr="008D18AF">
          <w:rPr>
            <w:rFonts w:ascii="Arial" w:hAnsi="Arial" w:cs="Arial"/>
            <w:noProof/>
            <w:sz w:val="22"/>
            <w:szCs w:val="22"/>
          </w:rPr>
          <w:t xml:space="preserve"> </w:t>
        </w:r>
        <w:r w:rsidRPr="00943B17">
          <w:rPr>
            <w:rFonts w:ascii="Arial" w:hAnsi="Arial" w:cs="Arial"/>
            <w:noProof/>
            <w:sz w:val="18"/>
            <w:szCs w:val="22"/>
          </w:rPr>
          <w:t xml:space="preserve">~ </w:t>
        </w:r>
        <w:r w:rsidRPr="002923D5">
          <w:rPr>
            <w:rFonts w:ascii="Arial" w:hAnsi="Arial" w:cs="Arial"/>
            <w:i/>
            <w:noProof/>
            <w:color w:val="00B050"/>
            <w:sz w:val="18"/>
            <w:szCs w:val="22"/>
          </w:rPr>
          <w:t xml:space="preserve">Vol. </w:t>
        </w:r>
        <w:r>
          <w:rPr>
            <w:rFonts w:ascii="Arial" w:hAnsi="Arial" w:cs="Arial"/>
            <w:i/>
            <w:noProof/>
            <w:color w:val="00B050"/>
            <w:sz w:val="18"/>
            <w:szCs w:val="22"/>
          </w:rPr>
          <w:t>2</w:t>
        </w:r>
        <w:r w:rsidRPr="002923D5">
          <w:rPr>
            <w:rFonts w:ascii="Arial" w:hAnsi="Arial" w:cs="Arial"/>
            <w:i/>
            <w:noProof/>
            <w:color w:val="00B050"/>
            <w:sz w:val="18"/>
            <w:szCs w:val="22"/>
          </w:rPr>
          <w:t xml:space="preserve"> No. </w:t>
        </w:r>
        <w:r>
          <w:rPr>
            <w:rFonts w:ascii="Arial" w:hAnsi="Arial" w:cs="Arial"/>
            <w:i/>
            <w:noProof/>
            <w:color w:val="00B050"/>
            <w:sz w:val="18"/>
            <w:szCs w:val="22"/>
          </w:rPr>
          <w:t>2</w:t>
        </w:r>
        <w:r w:rsidRPr="002923D5">
          <w:rPr>
            <w:rFonts w:ascii="Arial" w:hAnsi="Arial" w:cs="Arial"/>
            <w:i/>
            <w:noProof/>
            <w:color w:val="00B050"/>
            <w:sz w:val="18"/>
            <w:szCs w:val="22"/>
          </w:rPr>
          <w:t xml:space="preserve"> </w:t>
        </w:r>
        <w:r>
          <w:rPr>
            <w:rFonts w:ascii="Arial" w:hAnsi="Arial" w:cs="Arial"/>
            <w:i/>
            <w:noProof/>
            <w:color w:val="00B050"/>
            <w:sz w:val="18"/>
            <w:szCs w:val="22"/>
          </w:rPr>
          <w:t>September</w:t>
        </w:r>
        <w:r w:rsidRPr="002923D5">
          <w:rPr>
            <w:rFonts w:ascii="Arial" w:hAnsi="Arial" w:cs="Arial"/>
            <w:i/>
            <w:noProof/>
            <w:color w:val="00B050"/>
            <w:sz w:val="18"/>
            <w:szCs w:val="22"/>
          </w:rPr>
          <w:t xml:space="preserve"> 201</w:t>
        </w:r>
        <w:r>
          <w:rPr>
            <w:rFonts w:ascii="Arial" w:hAnsi="Arial" w:cs="Arial"/>
            <w:i/>
            <w:noProof/>
            <w:color w:val="00B050"/>
            <w:sz w:val="18"/>
            <w:szCs w:val="22"/>
          </w:rPr>
          <w:t>9</w:t>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5E1DB0" w14:textId="77777777" w:rsidR="008401AF" w:rsidRDefault="008B7287" w:rsidP="008401AF">
    <w:pPr>
      <w:pStyle w:val="Footer"/>
      <w:jc w:val="right"/>
    </w:pPr>
    <w:r>
      <w:rPr>
        <w:rFonts w:ascii="Arial" w:hAnsi="Arial" w:cs="Arial"/>
        <w:i/>
        <w:noProof/>
        <w:sz w:val="22"/>
        <w:szCs w:val="22"/>
      </w:rPr>
      <mc:AlternateContent>
        <mc:Choice Requires="wpg">
          <w:drawing>
            <wp:anchor distT="0" distB="0" distL="114300" distR="114300" simplePos="0" relativeHeight="251662336" behindDoc="0" locked="0" layoutInCell="1" allowOverlap="1" wp14:anchorId="6546BE7B" wp14:editId="66067230">
              <wp:simplePos x="0" y="0"/>
              <wp:positionH relativeFrom="column">
                <wp:posOffset>-92075</wp:posOffset>
              </wp:positionH>
              <wp:positionV relativeFrom="paragraph">
                <wp:posOffset>-36508</wp:posOffset>
              </wp:positionV>
              <wp:extent cx="2059305" cy="384048"/>
              <wp:effectExtent l="0" t="0" r="0" b="0"/>
              <wp:wrapNone/>
              <wp:docPr id="16" name="Group 16"/>
              <wp:cNvGraphicFramePr/>
              <a:graphic xmlns:a="http://schemas.openxmlformats.org/drawingml/2006/main">
                <a:graphicData uri="http://schemas.microsoft.com/office/word/2010/wordprocessingGroup">
                  <wpg:wgp>
                    <wpg:cNvGrpSpPr/>
                    <wpg:grpSpPr>
                      <a:xfrm>
                        <a:off x="0" y="0"/>
                        <a:ext cx="2059305" cy="384048"/>
                        <a:chOff x="0" y="0"/>
                        <a:chExt cx="2059305" cy="384048"/>
                      </a:xfrm>
                    </wpg:grpSpPr>
                    <pic:pic xmlns:pic="http://schemas.openxmlformats.org/drawingml/2006/picture">
                      <pic:nvPicPr>
                        <pic:cNvPr id="17" name="Picture 17"/>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18" name="Rectangle 18"/>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7022D9" w14:textId="77777777" w:rsidR="00F03E1E" w:rsidRPr="00F03E1E" w:rsidRDefault="008B7287"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5EF5D644" w14:textId="77777777" w:rsidR="00F03E1E" w:rsidRPr="00F03E1E" w:rsidRDefault="008B7287" w:rsidP="00F03E1E">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1829DD3A" w14:textId="77777777" w:rsidR="00F03E1E" w:rsidRPr="00F03E1E" w:rsidRDefault="008B7287" w:rsidP="00F03E1E">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546BE7B" id="Group 16" o:spid="_x0000_s1029" style="position:absolute;left:0;text-align:left;margin-left:-7.25pt;margin-top:-2.8pt;width:162.15pt;height:30.25pt;z-index:251662336" coordsize="2059305,384048"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&#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0" type="#_x0000_t75" style="position:absolute;left:98415;width:423545;height:161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vo&#10;D87BAAAA2wAAAA8AAABkcnMvZG93bnJldi54bWxET01rAjEQvRf6H8IIvWnWIrZdjSKliggtqMXz&#10;sJlulm4mS5Jq9NcbQehtHu9zpvNkW3EkHxrHCoaDAgRx5XTDtYLv/bL/CiJEZI2tY1JwpgDz2ePD&#10;FEvtTryl4y7WIodwKFGBibErpQyVIYth4DrizP04bzFm6GupPZ5yuG3lc1GMpcWGc4PBjt4NVb+7&#10;P6tgtD3Et4/Lvv1cpg2uRnXyXwuj1FMvLSYgIqX4L7671zrPf4HbL/kAObsC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voD87BAAAA2wAAAA8AAAAAAAAAAAAAAAAAnAIAAGRy&#10;cy9kb3ducmV2LnhtbFBLBQYAAAAABAAEAPcAAACKAwAAAAA=&#10;">
                <v:imagedata r:id="rId2" o:title=""/>
                <v:path arrowok="t"/>
              </v:shape>
              <v:rect id="Rectangle 18" o:spid="_x0000_s1031" style="position:absolute;top:117043;width:2059305;height:2670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ohhuwwAA&#10;ANsAAAAPAAAAZHJzL2Rvd25yZXYueG1sRI9Bb8IwDIXvk/YfIk/abaTjMKFCQDBpGhOHCTbuJjFt&#10;ReNUSWjLv58Pk7jZes/vfV6sRt+qnmJqAht4nRSgiG1wDVcGfn8+XmagUkZ22AYmAzdKsFo+Piyw&#10;dGHgPfWHXCkJ4VSigTrnrtQ62Zo8pknoiEU7h+gxyxor7SIOEu5bPS2KN+2xYWmosaP3muzlcPUG&#10;juG8Gbw98Vd/+26un7to7WxnzPPTuJ6DyjTmu/n/eusEX2DlFxlA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iohhuwwAAANsAAAAPAAAAAAAAAAAAAAAAAJcCAABkcnMvZG93&#10;bnJldi54bWxQSwUGAAAAAAQABAD1AAAAhwMAAAAA&#10;" filled="f" stroked="f" strokeweight="1pt">
                <v:textbox>
                  <w:txbxContent>
                    <w:p w14:paraId="6E7022D9" w14:textId="77777777" w:rsidR="00F03E1E" w:rsidRPr="00F03E1E" w:rsidRDefault="008B7287" w:rsidP="00F03E1E">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5EF5D644" w14:textId="77777777" w:rsidR="00F03E1E" w:rsidRPr="00F03E1E" w:rsidRDefault="008B7287" w:rsidP="00F03E1E">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1829DD3A" w14:textId="77777777" w:rsidR="00F03E1E" w:rsidRPr="00F03E1E" w:rsidRDefault="008B7287" w:rsidP="00F03E1E">
                      <w:pPr>
                        <w:jc w:val="center"/>
                        <w:rPr>
                          <w:i/>
                          <w:color w:val="000000" w:themeColor="text1"/>
                          <w:sz w:val="28"/>
                        </w:rPr>
                      </w:pPr>
                    </w:p>
                  </w:txbxContent>
                </v:textbox>
              </v:rect>
            </v:group>
          </w:pict>
        </mc:Fallback>
      </mc:AlternateContent>
    </w:r>
    <w:r w:rsidRPr="002923D5">
      <w:rPr>
        <w:rFonts w:ascii="Arial" w:hAnsi="Arial" w:cs="Arial"/>
        <w:i/>
        <w:color w:val="00B050"/>
        <w:sz w:val="18"/>
        <w:szCs w:val="22"/>
      </w:rPr>
      <w:t>JIPEMAS: Jurnal Inovasi Hasil Pengabdian Masyarakat</w:t>
    </w:r>
    <w:r w:rsidRPr="00943B17">
      <w:rPr>
        <w:rFonts w:ascii="Arial" w:hAnsi="Arial" w:cs="Arial"/>
        <w:i/>
        <w:sz w:val="18"/>
        <w:szCs w:val="22"/>
      </w:rPr>
      <w:t xml:space="preserve"> ~</w:t>
    </w:r>
    <w:r w:rsidRPr="00943B17">
      <w:rPr>
        <w:rFonts w:ascii="Arial" w:hAnsi="Arial" w:cs="Arial"/>
        <w:sz w:val="18"/>
        <w:szCs w:val="22"/>
      </w:rPr>
      <w:t xml:space="preserve"> </w:t>
    </w:r>
    <w:r w:rsidRPr="008D18AF">
      <w:rPr>
        <w:rFonts w:ascii="Arial" w:hAnsi="Arial" w:cs="Arial"/>
        <w:b/>
        <w:sz w:val="30"/>
        <w:szCs w:val="30"/>
      </w:rPr>
      <w:fldChar w:fldCharType="begin"/>
    </w:r>
    <w:r w:rsidRPr="008D18AF">
      <w:rPr>
        <w:rFonts w:ascii="Arial" w:hAnsi="Arial" w:cs="Arial"/>
        <w:b/>
        <w:sz w:val="30"/>
        <w:szCs w:val="30"/>
      </w:rPr>
      <w:instrText xml:space="preserve"> PAGE   \* MERGEFORMAT </w:instrText>
    </w:r>
    <w:r w:rsidRPr="008D18AF">
      <w:rPr>
        <w:rFonts w:ascii="Arial" w:hAnsi="Arial" w:cs="Arial"/>
        <w:b/>
        <w:sz w:val="30"/>
        <w:szCs w:val="30"/>
      </w:rPr>
      <w:fldChar w:fldCharType="separate"/>
    </w:r>
    <w:r w:rsidR="009D7A93">
      <w:rPr>
        <w:rFonts w:ascii="Arial" w:hAnsi="Arial" w:cs="Arial"/>
        <w:b/>
        <w:noProof/>
        <w:sz w:val="30"/>
        <w:szCs w:val="30"/>
      </w:rPr>
      <w:t>2</w:t>
    </w:r>
    <w:r w:rsidRPr="008D18AF">
      <w:rPr>
        <w:rFonts w:ascii="Arial" w:hAnsi="Arial" w:cs="Arial"/>
        <w:b/>
        <w:noProof/>
        <w:sz w:val="30"/>
        <w:szCs w:val="3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Arial" w:hAnsi="Arial" w:cs="Arial"/>
        <w:sz w:val="22"/>
        <w:szCs w:val="22"/>
      </w:rPr>
      <w:id w:val="1550489301"/>
      <w:docPartObj>
        <w:docPartGallery w:val="Page Numbers (Bottom of Page)"/>
        <w:docPartUnique/>
      </w:docPartObj>
    </w:sdtPr>
    <w:sdtEndPr>
      <w:rPr>
        <w:noProof/>
        <w:color w:val="00B050"/>
      </w:rPr>
    </w:sdtEndPr>
    <w:sdtContent>
      <w:p w14:paraId="7567B735" w14:textId="77777777" w:rsidR="008401AF" w:rsidRPr="002E3E90" w:rsidRDefault="008B7287" w:rsidP="004D18F9">
        <w:pPr>
          <w:pStyle w:val="Footer"/>
          <w:jc w:val="right"/>
          <w:rPr>
            <w:rFonts w:ascii="Arial" w:hAnsi="Arial" w:cs="Arial"/>
            <w:noProof/>
            <w:sz w:val="22"/>
            <w:szCs w:val="22"/>
          </w:rPr>
        </w:pPr>
        <w:r w:rsidRPr="002923D5">
          <w:rPr>
            <w:rFonts w:ascii="Arial" w:hAnsi="Arial" w:cs="Arial"/>
            <w:i/>
            <w:color w:val="00B050"/>
            <w:sz w:val="18"/>
            <w:szCs w:val="22"/>
          </w:rPr>
          <w:t>JIPEMAS: Jurnal Inovasi Hasil Pengabdian Masyarakat</w:t>
        </w:r>
        <w:r w:rsidRPr="00943B17">
          <w:rPr>
            <w:rFonts w:ascii="Arial" w:hAnsi="Arial" w:cs="Arial"/>
            <w:i/>
            <w:sz w:val="18"/>
            <w:szCs w:val="22"/>
          </w:rPr>
          <w:t xml:space="preserve"> ~</w:t>
        </w:r>
        <w:r w:rsidRPr="00943B17">
          <w:rPr>
            <w:rFonts w:ascii="Arial" w:hAnsi="Arial" w:cs="Arial"/>
            <w:sz w:val="18"/>
            <w:szCs w:val="22"/>
          </w:rPr>
          <w:t xml:space="preserve"> </w:t>
        </w:r>
        <w:r w:rsidRPr="0046675C">
          <w:rPr>
            <w:rFonts w:ascii="Arial" w:hAnsi="Arial" w:cs="Arial"/>
            <w:i/>
            <w:noProof/>
            <w:sz w:val="30"/>
            <w:szCs w:val="30"/>
          </w:rPr>
          <mc:AlternateContent>
            <mc:Choice Requires="wpg">
              <w:drawing>
                <wp:anchor distT="0" distB="0" distL="114300" distR="114300" simplePos="0" relativeHeight="251663360" behindDoc="0" locked="0" layoutInCell="1" allowOverlap="1" wp14:anchorId="76157686" wp14:editId="3070DD01">
                  <wp:simplePos x="0" y="0"/>
                  <wp:positionH relativeFrom="column">
                    <wp:posOffset>-99505</wp:posOffset>
                  </wp:positionH>
                  <wp:positionV relativeFrom="paragraph">
                    <wp:posOffset>-31750</wp:posOffset>
                  </wp:positionV>
                  <wp:extent cx="2059305" cy="383540"/>
                  <wp:effectExtent l="0" t="0" r="0" b="0"/>
                  <wp:wrapNone/>
                  <wp:docPr id="5" name="Group 5"/>
                  <wp:cNvGraphicFramePr/>
                  <a:graphic xmlns:a="http://schemas.openxmlformats.org/drawingml/2006/main">
                    <a:graphicData uri="http://schemas.microsoft.com/office/word/2010/wordprocessingGroup">
                      <wpg:wgp>
                        <wpg:cNvGrpSpPr/>
                        <wpg:grpSpPr>
                          <a:xfrm>
                            <a:off x="0" y="0"/>
                            <a:ext cx="2059305" cy="383540"/>
                            <a:chOff x="0" y="0"/>
                            <a:chExt cx="2059305" cy="384048"/>
                          </a:xfrm>
                        </wpg:grpSpPr>
                        <pic:pic xmlns:pic="http://schemas.openxmlformats.org/drawingml/2006/picture">
                          <pic:nvPicPr>
                            <pic:cNvPr id="7" name="Picture 5"/>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98415" y="0"/>
                              <a:ext cx="423545" cy="161925"/>
                            </a:xfrm>
                            <a:prstGeom prst="rect">
                              <a:avLst/>
                            </a:prstGeom>
                          </pic:spPr>
                        </pic:pic>
                        <wps:wsp>
                          <wps:cNvPr id="10" name="Rectangle 7"/>
                          <wps:cNvSpPr/>
                          <wps:spPr>
                            <a:xfrm>
                              <a:off x="0" y="117043"/>
                              <a:ext cx="2059305" cy="2670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01EC0B" w14:textId="77777777" w:rsidR="004D18F9" w:rsidRPr="00F03E1E" w:rsidRDefault="008B7287"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6BC93BC2" w14:textId="77777777" w:rsidR="004D18F9" w:rsidRPr="00F03E1E" w:rsidRDefault="008B7287" w:rsidP="004D18F9">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2206728C" w14:textId="77777777" w:rsidR="004D18F9" w:rsidRPr="00F03E1E" w:rsidRDefault="008B7287" w:rsidP="004D18F9">
                                <w:pPr>
                                  <w:jc w:val="center"/>
                                  <w:rPr>
                                    <w:i/>
                                    <w:color w:val="000000" w:themeColor="text1"/>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6157686" id="Group 5" o:spid="_x0000_s1038" style="position:absolute;left:0;text-align:left;margin-left:-7.85pt;margin-top:-2.45pt;width:162.15pt;height:30.2pt;z-index:251663360" coordsize="2059305,384048"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9" type="#_x0000_t75" style="position:absolute;left:98415;width:423545;height:161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K2&#10;ZpvCAAAA2gAAAA8AAABkcnMvZG93bnJldi54bWxEj0FrAjEUhO+F/ofwhN40axHbrkaRUkWEFtTi&#10;+bF53SzdvCxJqtFfbwShx2FmvmGm82RbcSQfGscKhoMCBHHldMO1gu/9sv8KIkRkja1jUnCmAPPZ&#10;48MUS+1OvKXjLtYiQziUqMDE2JVShsqQxTBwHXH2fpy3GLP0tdQeTxluW/lcFGNpseG8YLCjd0PV&#10;7+7PKhhtD/Ht47JvP5dpg6tRnfzXwij11EuLCYhIKf6H7+21VvACtyv5BsjZF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CtmabwgAAANoAAAAPAAAAAAAAAAAAAAAAAJwCAABk&#10;cnMvZG93bnJldi54bWxQSwUGAAAAAAQABAD3AAAAiwMAAAAA&#10;">
                    <v:imagedata r:id="rId2" o:title=""/>
                    <v:path arrowok="t"/>
                  </v:shape>
                  <v:rect id="Rectangle 7" o:spid="_x0000_s1040" style="position:absolute;top:117043;width:2059305;height:26700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1BRowwAA&#10;ANsAAAAPAAAAZHJzL2Rvd25yZXYueG1sRI9Bb8IwDIXvk/YfIk/abaTjMKFCQDBpGhOHCTbuJjFt&#10;ReNUSWjLv58Pk7jZes/vfV6sRt+qnmJqAht4nRSgiG1wDVcGfn8+XmagUkZ22AYmAzdKsFo+Piyw&#10;dGHgPfWHXCkJ4VSigTrnrtQ62Zo8pknoiEU7h+gxyxor7SIOEu5bPS2KN+2xYWmosaP3muzlcPUG&#10;juG8Gbw98Vd/+26un7to7WxnzPPTuJ6DyjTmu/n/eusEX+jlFxlA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1BRowwAAANsAAAAPAAAAAAAAAAAAAAAAAJcCAABkcnMvZG93&#10;bnJldi54bWxQSwUGAAAAAAQABAD1AAAAhwMAAAAA&#10;" filled="f" stroked="f" strokeweight="1pt">
                    <v:textbox>
                      <w:txbxContent>
                        <w:p w14:paraId="3301EC0B" w14:textId="77777777" w:rsidR="004D18F9" w:rsidRPr="00F03E1E" w:rsidRDefault="008B7287" w:rsidP="004D18F9">
                          <w:pPr>
                            <w:pStyle w:val="Footer"/>
                            <w:rPr>
                              <w:rFonts w:ascii="Arial" w:hAnsi="Arial" w:cs="Arial"/>
                              <w:i/>
                              <w:color w:val="000000" w:themeColor="text1"/>
                              <w:sz w:val="8"/>
                            </w:rPr>
                          </w:pPr>
                          <w:r w:rsidRPr="00F03E1E">
                            <w:rPr>
                              <w:rFonts w:ascii="Arial" w:hAnsi="Arial" w:cs="Arial"/>
                              <w:i/>
                              <w:color w:val="000000" w:themeColor="text1"/>
                              <w:sz w:val="8"/>
                            </w:rPr>
                            <w:t>Is licensed under a</w:t>
                          </w:r>
                        </w:p>
                        <w:p w14:paraId="6BC93BC2" w14:textId="77777777" w:rsidR="004D18F9" w:rsidRPr="00F03E1E" w:rsidRDefault="008B7287" w:rsidP="004D18F9">
                          <w:pPr>
                            <w:pStyle w:val="Footer"/>
                            <w:rPr>
                              <w:rFonts w:ascii="Arial" w:hAnsi="Arial" w:cs="Arial"/>
                              <w:i/>
                              <w:color w:val="000000" w:themeColor="text1"/>
                              <w:sz w:val="8"/>
                            </w:rPr>
                          </w:pPr>
                          <w:r w:rsidRPr="00F03E1E">
                            <w:rPr>
                              <w:rFonts w:ascii="Arial" w:hAnsi="Arial" w:cs="Arial"/>
                              <w:i/>
                              <w:color w:val="000000" w:themeColor="text1"/>
                              <w:sz w:val="8"/>
                            </w:rPr>
                            <w:t>Creative Commons Attributions-Share Artike 4.0 International LIcense</w:t>
                          </w:r>
                        </w:p>
                        <w:p w14:paraId="2206728C" w14:textId="77777777" w:rsidR="004D18F9" w:rsidRPr="00F03E1E" w:rsidRDefault="008B7287" w:rsidP="004D18F9">
                          <w:pPr>
                            <w:jc w:val="center"/>
                            <w:rPr>
                              <w:i/>
                              <w:color w:val="000000" w:themeColor="text1"/>
                              <w:sz w:val="28"/>
                            </w:rPr>
                          </w:pPr>
                        </w:p>
                      </w:txbxContent>
                    </v:textbox>
                  </v:rect>
                </v:group>
              </w:pict>
            </mc:Fallback>
          </mc:AlternateContent>
        </w:r>
        <w:r w:rsidRPr="0046675C">
          <w:rPr>
            <w:rFonts w:ascii="Arial" w:hAnsi="Arial" w:cs="Arial"/>
            <w:b/>
            <w:color w:val="000000" w:themeColor="text1"/>
            <w:sz w:val="30"/>
            <w:szCs w:val="30"/>
          </w:rPr>
          <w:fldChar w:fldCharType="begin"/>
        </w:r>
        <w:r w:rsidRPr="0046675C">
          <w:rPr>
            <w:rFonts w:ascii="Arial" w:hAnsi="Arial" w:cs="Arial"/>
            <w:b/>
            <w:color w:val="000000" w:themeColor="text1"/>
            <w:sz w:val="30"/>
            <w:szCs w:val="30"/>
          </w:rPr>
          <w:instrText xml:space="preserve"> PAGE   \* MERGEFORMAT </w:instrText>
        </w:r>
        <w:r w:rsidRPr="0046675C">
          <w:rPr>
            <w:rFonts w:ascii="Arial" w:hAnsi="Arial" w:cs="Arial"/>
            <w:b/>
            <w:color w:val="000000" w:themeColor="text1"/>
            <w:sz w:val="30"/>
            <w:szCs w:val="30"/>
          </w:rPr>
          <w:fldChar w:fldCharType="separate"/>
        </w:r>
        <w:r>
          <w:rPr>
            <w:rFonts w:ascii="Arial" w:hAnsi="Arial" w:cs="Arial"/>
            <w:b/>
            <w:noProof/>
            <w:color w:val="000000" w:themeColor="text1"/>
            <w:sz w:val="30"/>
            <w:szCs w:val="30"/>
          </w:rPr>
          <w:t>1</w:t>
        </w:r>
        <w:r w:rsidRPr="0046675C">
          <w:rPr>
            <w:rFonts w:ascii="Arial" w:hAnsi="Arial" w:cs="Arial"/>
            <w:b/>
            <w:noProof/>
            <w:color w:val="000000" w:themeColor="text1"/>
            <w:sz w:val="30"/>
            <w:szCs w:val="30"/>
          </w:rPr>
          <w:fldChar w:fldCharType="end"/>
        </w:r>
      </w:p>
    </w:sdtContent>
  </w:sdt>
</w:ftr>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7C515" w14:textId="77777777" w:rsidR="00A7238B" w:rsidRPr="00F7285F" w:rsidRDefault="008B7287" w:rsidP="00D80E69">
    <w:pPr>
      <w:pStyle w:val="Header"/>
      <w:rPr>
        <w:sz w:val="28"/>
        <w:szCs w:val="20"/>
        <w:lang w:val="en-ID"/>
      </w:rPr>
    </w:pPr>
    <w:r>
      <w:rPr>
        <w:rFonts w:ascii="Arial" w:hAnsi="Arial" w:cs="Arial"/>
        <w:i/>
        <w:color w:val="00B050"/>
        <w:sz w:val="18"/>
        <w:szCs w:val="20"/>
        <w:lang w:val="en-ID"/>
      </w:rPr>
      <w:t>Penulis 1</w:t>
    </w:r>
    <w:r>
      <w:rPr>
        <w:rFonts w:ascii="Arial" w:hAnsi="Arial" w:cs="Arial"/>
        <w:i/>
        <w:color w:val="00B050"/>
        <w:sz w:val="18"/>
        <w:szCs w:val="20"/>
        <w:lang w:val="id-ID"/>
      </w:rPr>
      <w:t xml:space="preserve">, </w:t>
    </w:r>
    <w:r>
      <w:rPr>
        <w:rFonts w:ascii="Arial" w:hAnsi="Arial" w:cs="Arial"/>
        <w:i/>
        <w:color w:val="00B050"/>
        <w:sz w:val="18"/>
        <w:szCs w:val="20"/>
        <w:lang w:val="en-ID"/>
      </w:rPr>
      <w:t>Penulis 2, Penulis 3, dst</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96E44" w14:textId="77777777" w:rsidR="00A7238B" w:rsidRPr="00D80E69" w:rsidRDefault="008B7287" w:rsidP="00D80E69">
    <w:pPr>
      <w:pStyle w:val="Header"/>
      <w:jc w:val="right"/>
      <w:rPr>
        <w:sz w:val="28"/>
        <w:szCs w:val="20"/>
      </w:rPr>
    </w:pPr>
    <w:r>
      <w:rPr>
        <w:rFonts w:ascii="Arial" w:hAnsi="Arial" w:cs="Arial"/>
        <w:i/>
        <w:color w:val="00B050"/>
        <w:sz w:val="18"/>
        <w:szCs w:val="20"/>
        <w:lang w:val="en-ID"/>
      </w:rPr>
      <w:t xml:space="preserve">Judul </w:t>
    </w:r>
    <w:r>
      <w:rPr>
        <w:rFonts w:ascii="Arial" w:hAnsi="Arial" w:cs="Arial"/>
        <w:i/>
        <w:color w:val="00B050"/>
        <w:sz w:val="18"/>
        <w:szCs w:val="20"/>
        <w:lang w:val="en-ID"/>
      </w:rPr>
      <w:t>Naskah</w:t>
    </w:r>
    <w:r>
      <w:rPr>
        <w:rFonts w:ascii="Arial" w:hAnsi="Arial" w:cs="Arial"/>
        <w:i/>
        <w:color w:val="00B050"/>
        <w:sz w:val="18"/>
        <w:szCs w:val="20"/>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1C5C35" w14:textId="77777777" w:rsidR="008401AF" w:rsidRDefault="008B7287">
    <w:pPr>
      <w:pStyle w:val="Header"/>
    </w:pPr>
    <w:r>
      <w:rPr>
        <w:noProof/>
      </w:rPr>
      <mc:AlternateContent>
        <mc:Choice Requires="wpg">
          <w:drawing>
            <wp:anchor distT="0" distB="0" distL="114300" distR="114300" simplePos="0" relativeHeight="251659264" behindDoc="0" locked="0" layoutInCell="1" allowOverlap="1" wp14:anchorId="20577ECB" wp14:editId="57A8060A">
              <wp:simplePos x="0" y="0"/>
              <wp:positionH relativeFrom="column">
                <wp:posOffset>-191770</wp:posOffset>
              </wp:positionH>
              <wp:positionV relativeFrom="paragraph">
                <wp:posOffset>-293370</wp:posOffset>
              </wp:positionV>
              <wp:extent cx="5069205" cy="818515"/>
              <wp:effectExtent l="0" t="0" r="36195" b="0"/>
              <wp:wrapNone/>
              <wp:docPr id="1" name="Group 1"/>
              <wp:cNvGraphicFramePr/>
              <a:graphic xmlns:a="http://schemas.openxmlformats.org/drawingml/2006/main">
                <a:graphicData uri="http://schemas.microsoft.com/office/word/2010/wordprocessingGroup">
                  <wpg:wgp>
                    <wpg:cNvGrpSpPr/>
                    <wpg:grpSpPr>
                      <a:xfrm>
                        <a:off x="0" y="0"/>
                        <a:ext cx="5069205" cy="818515"/>
                        <a:chOff x="-711612" y="0"/>
                        <a:chExt cx="6036848" cy="884246"/>
                      </a:xfrm>
                    </wpg:grpSpPr>
                    <wpg:grpSp>
                      <wpg:cNvPr id="2" name="Group 4"/>
                      <wpg:cNvGrpSpPr>
                        <a:grpSpLocks/>
                      </wpg:cNvGrpSpPr>
                      <wpg:grpSpPr>
                        <a:xfrm>
                          <a:off x="-462154" y="0"/>
                          <a:ext cx="5787390" cy="808490"/>
                          <a:chOff x="-747917" y="0"/>
                          <a:chExt cx="5787593" cy="808490"/>
                        </a:xfrm>
                      </wpg:grpSpPr>
                      <wps:wsp>
                        <wps:cNvPr id="3" name="Straight Connector 1"/>
                        <wps:cNvCnPr>
                          <a:cxnSpLocks noChangeShapeType="1"/>
                        </wps:cNvCnPr>
                        <wps:spPr bwMode="auto">
                          <a:xfrm>
                            <a:off x="-747917" y="808490"/>
                            <a:ext cx="5787593" cy="0"/>
                          </a:xfrm>
                          <a:prstGeom prst="line">
                            <a:avLst/>
                          </a:prstGeom>
                          <a:noFill/>
                          <a:ln w="28575" cmpd="sng" algn="ctr">
                            <a:solidFill>
                              <a:srgbClr val="00B05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9" name="Picture 1"/>
                          <pic:cNvPicPr>
                            <a:picLocks noChangeAspect="1"/>
                          </pic:cNvPicPr>
                        </pic:nvPicPr>
                        <pic:blipFill>
                          <a:blip r:embed="rId1"/>
                          <a:stretch>
                            <a:fillRect/>
                          </a:stretch>
                        </pic:blipFill>
                        <pic:spPr>
                          <a:xfrm>
                            <a:off x="-745684" y="0"/>
                            <a:ext cx="1733549" cy="638175"/>
                          </a:xfrm>
                          <a:prstGeom prst="rect">
                            <a:avLst/>
                          </a:prstGeom>
                        </pic:spPr>
                      </pic:pic>
                    </wpg:grpSp>
                    <wps:wsp>
                      <wps:cNvPr id="4" name="Rectangle 9"/>
                      <wps:cNvSpPr/>
                      <wps:spPr>
                        <a:xfrm>
                          <a:off x="-711612" y="522296"/>
                          <a:ext cx="3525465" cy="3619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50CAD5" w14:textId="77777777" w:rsidR="008401AF" w:rsidRPr="00A32562" w:rsidRDefault="008B7287" w:rsidP="00D21CCB">
                            <w:r>
                              <w:t xml:space="preserve">   </w:t>
                            </w:r>
                            <w:r w:rsidRPr="00AB0E86">
                              <w:rPr>
                                <w:rStyle w:val="Hyperlink"/>
                                <w:rFonts w:ascii="Arial" w:hAnsi="Arial"/>
                                <w:i/>
                                <w:sz w:val="14"/>
                                <w:u w:val="none"/>
                                <w:lang w:bidi="en-US"/>
                              </w:rPr>
                              <w:t>http://riset.unisma.ac.id/index.php/jipe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577ECB" id="Group 1" o:spid="_x0000_s1032" style="position:absolute;margin-left:-15.1pt;margin-top:-23.05pt;width:399.15pt;height:64.45pt;z-index:251659264;mso-width-relative:margin;mso-height-relative:margin" coordorigin="-711612" coordsize="6036848,88424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">
              <v:group id="Group 4" o:spid="_x0000_s1033" style="position:absolute;left:-462154;width:5787390;height:808490" coordorigin="-747917" coordsize="5787593,8084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line id="Straight Connector 1" o:spid="_x0000_s1034" style="position:absolute;visibility:visible;mso-wrap-style:square" from="-747917,808490" to="5039676,80849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oOMMAAADaAAAADwAAAGRycy9kb3ducmV2LnhtbESPT2sCMRTE74LfITyhN83WishqlCII&#10;K/VS/9B6e2xed5duXkISdfvtG0HwOMzMb5jFqjOtuJIPjWUFr6MMBHFpdcOVguNhM5yBCBFZY2uZ&#10;FPxRgNWy31tgru2NP+m6j5VIEA45KqhjdLmUoazJYBhZR5y8H+sNxiR9JbXHW4KbVo6zbCoNNpwW&#10;anS0rqn83V+MgnVj3fbL7T64yPzWnMx3cR5PlHoZdO9zEJG6+Aw/2oVW8Ab3K+kGyOU/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fv6DjDAAAA2gAAAA8AAAAAAAAAAAAA&#10;AAAAoQIAAGRycy9kb3ducmV2LnhtbFBLBQYAAAAABAAEAPkAAACRAwAAAAA=&#10;" strokecolor="#00b050" strokeweight="2.2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style="position:absolute;left:-745684;width:1733549;height:6381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Zf&#10;HMPDAAAA2gAAAA8AAABkcnMvZG93bnJldi54bWxEj0GLwjAUhO8L/ofwBC+LpisiWo2yCIoLHlwV&#10;vT6bZ1ttXmoTtfvvjbDgcZiZb5jxtDaFuFPlcssKvjoRCOLE6pxTBbvtvD0A4TyyxsIyKfgjB9NJ&#10;42OMsbYP/qX7xqciQNjFqCDzvoyldElGBl3HlsTBO9nKoA+ySqWu8BHgppDdKOpLgzmHhQxLmmWU&#10;XDY3o6A3WM3O65/zNcLDYe/covd5XC2VajXr7xEIT7V/h//bS61gCK8r4QbIy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l8cw8MAAADaAAAADwAAAAAAAAAAAAAAAACcAgAA&#10;ZHJzL2Rvd25yZXYueG1sUEsFBgAAAAAEAAQA9wAAAIwDAAAAAA==&#10;">
                  <v:imagedata r:id="rId2" o:title=""/>
                  <v:path arrowok="t"/>
                </v:shape>
              </v:group>
              <v:rect id="Rectangle 9" o:spid="_x0000_s1036" style="position:absolute;left:-711612;top:522296;width:3525465;height:3619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ahiwgAA&#10;ANoAAAAPAAAAZHJzL2Rvd25yZXYueG1sRI/NasMwEITvgbyD2EBuiZwSSnAimzZQ2pJDaX7uW2lj&#10;m1orIym28/ZVodDjMDPfMLtytK3oyYfGsYLVMgNBrJ1puFJwPr0sNiBCRDbYOiYFdwpQFtPJDnPj&#10;Bv6k/hgrkSAcclRQx9jlUgZdk8WwdB1x8q7OW4xJ+koaj0OC21Y+ZNmjtNhwWqixo31N+vt4swou&#10;7vo8WP3F7/39o7m9HrzWm4NS89n4tAURaYz/4b/2m1Gwht8r6QbI4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ThqGLCAAAA2gAAAA8AAAAAAAAAAAAAAAAAlwIAAGRycy9kb3du&#10;cmV2LnhtbFBLBQYAAAAABAAEAPUAAACGAwAAAAA=&#10;" filled="f" stroked="f" strokeweight="1pt">
                <v:textbox>
                  <w:txbxContent>
                    <w:p w14:paraId="6250CAD5" w14:textId="77777777" w:rsidR="008401AF" w:rsidRPr="00A32562" w:rsidRDefault="008B7287" w:rsidP="00D21CCB">
                      <w:r>
                        <w:t xml:space="preserve">   </w:t>
                      </w:r>
                      <w:r w:rsidRPr="00AB0E86">
                        <w:rPr>
                          <w:rStyle w:val="Hyperlink"/>
                          <w:rFonts w:ascii="Arial" w:hAnsi="Arial"/>
                          <w:i/>
                          <w:sz w:val="14"/>
                          <w:u w:val="none"/>
                          <w:lang w:bidi="en-US"/>
                        </w:rPr>
                        <w:t>http://riset.unisma.ac.id/index.php/jipemas</w:t>
                      </w:r>
                    </w:p>
                  </w:txbxContent>
                </v:textbox>
              </v:rect>
            </v:group>
          </w:pict>
        </mc:Fallback>
      </mc:AlternateContent>
    </w:r>
    <w:r>
      <w:rPr>
        <w:noProof/>
      </w:rPr>
      <mc:AlternateContent>
        <mc:Choice Requires="wps">
          <w:drawing>
            <wp:anchor distT="0" distB="0" distL="114300" distR="114300" simplePos="0" relativeHeight="251661312" behindDoc="0" locked="0" layoutInCell="1" allowOverlap="1" wp14:anchorId="63FC94BB" wp14:editId="6BE2C7BC">
              <wp:simplePos x="0" y="0"/>
              <wp:positionH relativeFrom="column">
                <wp:posOffset>1771650</wp:posOffset>
              </wp:positionH>
              <wp:positionV relativeFrom="paragraph">
                <wp:posOffset>-112077</wp:posOffset>
              </wp:positionV>
              <wp:extent cx="3193415" cy="706755"/>
              <wp:effectExtent l="0" t="0" r="0" b="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3415" cy="706755"/>
                      </a:xfrm>
                      <a:prstGeom prst="rect">
                        <a:avLst/>
                      </a:prstGeom>
                      <a:noFill/>
                      <a:ln w="25400" cap="flat" cmpd="sng" algn="ctr">
                        <a:noFill/>
                        <a:prstDash val="solid"/>
                      </a:ln>
                      <a:effectLst/>
                    </wps:spPr>
                    <wps:txbx>
                      <w:txbxContent>
                        <w:p w14:paraId="2E692706" w14:textId="77777777" w:rsidR="008401AF" w:rsidRDefault="008B7287"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eISSN 2621-783X</w:t>
                          </w:r>
                          <w:r>
                            <w:rPr>
                              <w:rFonts w:ascii="Arial" w:hAnsi="Arial"/>
                              <w:color w:val="00B050"/>
                              <w:sz w:val="16"/>
                              <w:szCs w:val="22"/>
                            </w:rPr>
                            <w:t xml:space="preserve"> | </w:t>
                          </w:r>
                          <w:r>
                            <w:rPr>
                              <w:rFonts w:ascii="Arial" w:hAnsi="Arial"/>
                              <w:color w:val="00B050"/>
                              <w:sz w:val="16"/>
                              <w:szCs w:val="22"/>
                            </w:rPr>
                            <w:t>p</w:t>
                          </w:r>
                          <w:r w:rsidRPr="006961BE">
                            <w:rPr>
                              <w:rFonts w:ascii="Arial" w:hAnsi="Arial"/>
                              <w:color w:val="00B050"/>
                              <w:sz w:val="16"/>
                              <w:szCs w:val="22"/>
                            </w:rPr>
                            <w:t xml:space="preserve">ISSN </w:t>
                          </w:r>
                          <w:r>
                            <w:rPr>
                              <w:rFonts w:ascii="Arial" w:hAnsi="Arial"/>
                              <w:color w:val="00B050"/>
                              <w:sz w:val="16"/>
                              <w:szCs w:val="22"/>
                            </w:rPr>
                            <w:t>2654-282X</w:t>
                          </w:r>
                        </w:p>
                        <w:p w14:paraId="130AD3DE" w14:textId="77777777" w:rsidR="00D21CCB" w:rsidRPr="006961BE" w:rsidRDefault="008B7287"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DOI</w:t>
                          </w:r>
                          <w:r>
                            <w:rPr>
                              <w:rFonts w:ascii="Arial" w:hAnsi="Arial"/>
                              <w:color w:val="00B050"/>
                              <w:sz w:val="16"/>
                              <w:szCs w:val="22"/>
                            </w:rPr>
                            <w:t>:</w:t>
                          </w:r>
                          <w:r>
                            <w:rPr>
                              <w:rFonts w:ascii="Arial" w:hAnsi="Arial"/>
                              <w:color w:val="00B050"/>
                              <w:sz w:val="16"/>
                              <w:szCs w:val="22"/>
                            </w:rPr>
                            <w:t xml:space="preserve"> </w:t>
                          </w:r>
                          <w:hyperlink r:id="rId3" w:history="1">
                            <w:r w:rsidRPr="00AB0E86">
                              <w:rPr>
                                <w:rStyle w:val="Hyperlink"/>
                                <w:rFonts w:ascii="Arial" w:hAnsi="Arial" w:cs="Arial"/>
                                <w:color w:val="00B050"/>
                                <w:sz w:val="16"/>
                                <w:szCs w:val="16"/>
                                <w:u w:val="none"/>
                                <w:shd w:val="clear" w:color="auto" w:fill="FFFFFF"/>
                              </w:rPr>
                              <w:t>10.33474/jipemas</w:t>
                            </w:r>
                          </w:hyperlink>
                        </w:p>
                        <w:p w14:paraId="216EB874" w14:textId="77777777" w:rsidR="008401AF" w:rsidRPr="00811802" w:rsidRDefault="008B7287" w:rsidP="008401AF">
                          <w:pPr>
                            <w:tabs>
                              <w:tab w:val="center" w:pos="4536"/>
                            </w:tabs>
                            <w:ind w:right="-36"/>
                            <w:jc w:val="right"/>
                            <w:rPr>
                              <w:sz w:val="14"/>
                              <w:lang w:val="en-ID"/>
                            </w:rPr>
                          </w:pPr>
                          <w:r>
                            <w:rPr>
                              <w:rFonts w:ascii="Arial" w:hAnsi="Arial"/>
                              <w:color w:val="00B050"/>
                              <w:sz w:val="16"/>
                              <w:szCs w:val="22"/>
                            </w:rPr>
                            <w:tab/>
                          </w:r>
                          <w:r>
                            <w:rPr>
                              <w:rFonts w:ascii="Arial" w:hAnsi="Arial"/>
                              <w:color w:val="00B050"/>
                              <w:sz w:val="16"/>
                              <w:szCs w:val="22"/>
                            </w:rPr>
                            <w:t xml:space="preserve">Vol. </w:t>
                          </w:r>
                          <w:r>
                            <w:rPr>
                              <w:rFonts w:ascii="Arial" w:hAnsi="Arial"/>
                              <w:color w:val="00B050"/>
                              <w:sz w:val="16"/>
                              <w:szCs w:val="22"/>
                            </w:rPr>
                            <w:t>2</w:t>
                          </w:r>
                          <w:r>
                            <w:rPr>
                              <w:rFonts w:ascii="Arial" w:hAnsi="Arial"/>
                              <w:color w:val="00B050"/>
                              <w:sz w:val="16"/>
                              <w:szCs w:val="22"/>
                            </w:rPr>
                            <w:t>,</w:t>
                          </w:r>
                          <w:r>
                            <w:rPr>
                              <w:rFonts w:ascii="Arial" w:hAnsi="Arial"/>
                              <w:color w:val="00B050"/>
                              <w:sz w:val="16"/>
                              <w:szCs w:val="22"/>
                            </w:rPr>
                            <w:t xml:space="preserve"> No. </w:t>
                          </w:r>
                          <w:r>
                            <w:rPr>
                              <w:rFonts w:ascii="Arial" w:hAnsi="Arial"/>
                              <w:color w:val="00B050"/>
                              <w:sz w:val="16"/>
                              <w:szCs w:val="22"/>
                            </w:rPr>
                            <w:t>2</w:t>
                          </w:r>
                          <w:r>
                            <w:rPr>
                              <w:rFonts w:ascii="Arial" w:hAnsi="Arial"/>
                              <w:color w:val="00B050"/>
                              <w:sz w:val="16"/>
                              <w:szCs w:val="22"/>
                            </w:rPr>
                            <w:t>,</w:t>
                          </w:r>
                          <w:r>
                            <w:rPr>
                              <w:rFonts w:ascii="Arial" w:hAnsi="Arial"/>
                              <w:color w:val="00B050"/>
                              <w:sz w:val="16"/>
                              <w:szCs w:val="22"/>
                            </w:rPr>
                            <w:t xml:space="preserve"> </w:t>
                          </w:r>
                          <w:r>
                            <w:rPr>
                              <w:rFonts w:ascii="Arial" w:hAnsi="Arial"/>
                              <w:color w:val="00B050"/>
                              <w:sz w:val="16"/>
                              <w:szCs w:val="22"/>
                            </w:rPr>
                            <w:t>September</w:t>
                          </w:r>
                          <w:r>
                            <w:rPr>
                              <w:rFonts w:ascii="Arial" w:hAnsi="Arial"/>
                              <w:color w:val="00B050"/>
                              <w:sz w:val="16"/>
                              <w:szCs w:val="22"/>
                            </w:rPr>
                            <w:t xml:space="preserve"> 201</w:t>
                          </w:r>
                          <w:r>
                            <w:rPr>
                              <w:rFonts w:ascii="Arial" w:hAnsi="Arial"/>
                              <w:color w:val="00B050"/>
                              <w:sz w:val="16"/>
                              <w:szCs w:val="22"/>
                            </w:rPr>
                            <w:t>9</w:t>
                          </w:r>
                          <w:r>
                            <w:rPr>
                              <w:rFonts w:ascii="Arial" w:hAnsi="Arial"/>
                              <w:color w:val="00B050"/>
                              <w:sz w:val="16"/>
                              <w:szCs w:val="22"/>
                            </w:rPr>
                            <w:t>,</w:t>
                          </w:r>
                          <w:r>
                            <w:rPr>
                              <w:rFonts w:ascii="Arial" w:hAnsi="Arial"/>
                              <w:color w:val="00B050"/>
                              <w:sz w:val="16"/>
                              <w:szCs w:val="22"/>
                            </w:rPr>
                            <w:t xml:space="preserve"> Hal. </w:t>
                          </w:r>
                          <w:r>
                            <w:rPr>
                              <w:rFonts w:ascii="Arial" w:hAnsi="Arial"/>
                              <w:color w:val="00B050"/>
                              <w:sz w:val="16"/>
                              <w:szCs w:val="22"/>
                              <w:lang w:val="en-ID"/>
                            </w:rPr>
                            <w:t>1</w:t>
                          </w:r>
                          <w:r w:rsidRPr="006961BE">
                            <w:rPr>
                              <w:rFonts w:ascii="Arial" w:hAnsi="Arial"/>
                              <w:color w:val="00B050"/>
                              <w:sz w:val="16"/>
                              <w:szCs w:val="22"/>
                            </w:rPr>
                            <w:t xml:space="preserve"> -</w:t>
                          </w:r>
                          <w:r>
                            <w:rPr>
                              <w:rFonts w:ascii="Arial" w:hAnsi="Arial"/>
                              <w:color w:val="00B050"/>
                              <w:sz w:val="16"/>
                              <w:szCs w:val="22"/>
                            </w:rPr>
                            <w:t xml:space="preserve"> </w:t>
                          </w:r>
                          <w:r>
                            <w:rPr>
                              <w:rFonts w:ascii="Arial" w:hAnsi="Arial"/>
                              <w:color w:val="00B050"/>
                              <w:sz w:val="16"/>
                              <w:szCs w:val="22"/>
                              <w:lang w:val="en-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3FC94BB" id="Rectangle 47" o:spid="_x0000_s1037" style="position:absolute;margin-left:139.5pt;margin-top:-8.8pt;width:251.45pt;height:55.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" filled="f" stroked="f" strokeweight="2pt">
              <v:path arrowok="t"/>
              <v:textbox>
                <w:txbxContent>
                  <w:p w14:paraId="2E692706" w14:textId="77777777" w:rsidR="008401AF" w:rsidRDefault="008B7287"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eISSN 2621-783X</w:t>
                    </w:r>
                    <w:r>
                      <w:rPr>
                        <w:rFonts w:ascii="Arial" w:hAnsi="Arial"/>
                        <w:color w:val="00B050"/>
                        <w:sz w:val="16"/>
                        <w:szCs w:val="22"/>
                      </w:rPr>
                      <w:t xml:space="preserve"> | </w:t>
                    </w:r>
                    <w:r>
                      <w:rPr>
                        <w:rFonts w:ascii="Arial" w:hAnsi="Arial"/>
                        <w:color w:val="00B050"/>
                        <w:sz w:val="16"/>
                        <w:szCs w:val="22"/>
                      </w:rPr>
                      <w:t>p</w:t>
                    </w:r>
                    <w:r w:rsidRPr="006961BE">
                      <w:rPr>
                        <w:rFonts w:ascii="Arial" w:hAnsi="Arial"/>
                        <w:color w:val="00B050"/>
                        <w:sz w:val="16"/>
                        <w:szCs w:val="22"/>
                      </w:rPr>
                      <w:t xml:space="preserve">ISSN </w:t>
                    </w:r>
                    <w:r>
                      <w:rPr>
                        <w:rFonts w:ascii="Arial" w:hAnsi="Arial"/>
                        <w:color w:val="00B050"/>
                        <w:sz w:val="16"/>
                        <w:szCs w:val="22"/>
                      </w:rPr>
                      <w:t>2654-282X</w:t>
                    </w:r>
                  </w:p>
                  <w:p w14:paraId="130AD3DE" w14:textId="77777777" w:rsidR="00D21CCB" w:rsidRPr="006961BE" w:rsidRDefault="008B7287" w:rsidP="00D21CCB">
                    <w:pPr>
                      <w:pStyle w:val="Header"/>
                      <w:tabs>
                        <w:tab w:val="clear" w:pos="4680"/>
                        <w:tab w:val="center" w:pos="4536"/>
                      </w:tabs>
                      <w:ind w:right="-36"/>
                      <w:jc w:val="right"/>
                      <w:rPr>
                        <w:rFonts w:ascii="Arial" w:hAnsi="Arial"/>
                        <w:color w:val="00B050"/>
                        <w:sz w:val="16"/>
                        <w:szCs w:val="22"/>
                      </w:rPr>
                    </w:pPr>
                    <w:r>
                      <w:rPr>
                        <w:rFonts w:ascii="Arial" w:hAnsi="Arial"/>
                        <w:color w:val="00B050"/>
                        <w:sz w:val="16"/>
                        <w:szCs w:val="22"/>
                      </w:rPr>
                      <w:t>DOI</w:t>
                    </w:r>
                    <w:r>
                      <w:rPr>
                        <w:rFonts w:ascii="Arial" w:hAnsi="Arial"/>
                        <w:color w:val="00B050"/>
                        <w:sz w:val="16"/>
                        <w:szCs w:val="22"/>
                      </w:rPr>
                      <w:t>:</w:t>
                    </w:r>
                    <w:r>
                      <w:rPr>
                        <w:rFonts w:ascii="Arial" w:hAnsi="Arial"/>
                        <w:color w:val="00B050"/>
                        <w:sz w:val="16"/>
                        <w:szCs w:val="22"/>
                      </w:rPr>
                      <w:t xml:space="preserve"> </w:t>
                    </w:r>
                    <w:hyperlink r:id="rId4" w:history="1">
                      <w:r w:rsidRPr="00AB0E86">
                        <w:rPr>
                          <w:rStyle w:val="Hyperlink"/>
                          <w:rFonts w:ascii="Arial" w:hAnsi="Arial" w:cs="Arial"/>
                          <w:color w:val="00B050"/>
                          <w:sz w:val="16"/>
                          <w:szCs w:val="16"/>
                          <w:u w:val="none"/>
                          <w:shd w:val="clear" w:color="auto" w:fill="FFFFFF"/>
                        </w:rPr>
                        <w:t>10.33474/jipemas</w:t>
                      </w:r>
                    </w:hyperlink>
                  </w:p>
                  <w:p w14:paraId="216EB874" w14:textId="77777777" w:rsidR="008401AF" w:rsidRPr="00811802" w:rsidRDefault="008B7287" w:rsidP="008401AF">
                    <w:pPr>
                      <w:tabs>
                        <w:tab w:val="center" w:pos="4536"/>
                      </w:tabs>
                      <w:ind w:right="-36"/>
                      <w:jc w:val="right"/>
                      <w:rPr>
                        <w:sz w:val="14"/>
                        <w:lang w:val="en-ID"/>
                      </w:rPr>
                    </w:pPr>
                    <w:r>
                      <w:rPr>
                        <w:rFonts w:ascii="Arial" w:hAnsi="Arial"/>
                        <w:color w:val="00B050"/>
                        <w:sz w:val="16"/>
                        <w:szCs w:val="22"/>
                      </w:rPr>
                      <w:tab/>
                    </w:r>
                    <w:r>
                      <w:rPr>
                        <w:rFonts w:ascii="Arial" w:hAnsi="Arial"/>
                        <w:color w:val="00B050"/>
                        <w:sz w:val="16"/>
                        <w:szCs w:val="22"/>
                      </w:rPr>
                      <w:t xml:space="preserve">Vol. </w:t>
                    </w:r>
                    <w:r>
                      <w:rPr>
                        <w:rFonts w:ascii="Arial" w:hAnsi="Arial"/>
                        <w:color w:val="00B050"/>
                        <w:sz w:val="16"/>
                        <w:szCs w:val="22"/>
                      </w:rPr>
                      <w:t>2</w:t>
                    </w:r>
                    <w:r>
                      <w:rPr>
                        <w:rFonts w:ascii="Arial" w:hAnsi="Arial"/>
                        <w:color w:val="00B050"/>
                        <w:sz w:val="16"/>
                        <w:szCs w:val="22"/>
                      </w:rPr>
                      <w:t>,</w:t>
                    </w:r>
                    <w:r>
                      <w:rPr>
                        <w:rFonts w:ascii="Arial" w:hAnsi="Arial"/>
                        <w:color w:val="00B050"/>
                        <w:sz w:val="16"/>
                        <w:szCs w:val="22"/>
                      </w:rPr>
                      <w:t xml:space="preserve"> No. </w:t>
                    </w:r>
                    <w:r>
                      <w:rPr>
                        <w:rFonts w:ascii="Arial" w:hAnsi="Arial"/>
                        <w:color w:val="00B050"/>
                        <w:sz w:val="16"/>
                        <w:szCs w:val="22"/>
                      </w:rPr>
                      <w:t>2</w:t>
                    </w:r>
                    <w:r>
                      <w:rPr>
                        <w:rFonts w:ascii="Arial" w:hAnsi="Arial"/>
                        <w:color w:val="00B050"/>
                        <w:sz w:val="16"/>
                        <w:szCs w:val="22"/>
                      </w:rPr>
                      <w:t>,</w:t>
                    </w:r>
                    <w:r>
                      <w:rPr>
                        <w:rFonts w:ascii="Arial" w:hAnsi="Arial"/>
                        <w:color w:val="00B050"/>
                        <w:sz w:val="16"/>
                        <w:szCs w:val="22"/>
                      </w:rPr>
                      <w:t xml:space="preserve"> </w:t>
                    </w:r>
                    <w:r>
                      <w:rPr>
                        <w:rFonts w:ascii="Arial" w:hAnsi="Arial"/>
                        <w:color w:val="00B050"/>
                        <w:sz w:val="16"/>
                        <w:szCs w:val="22"/>
                      </w:rPr>
                      <w:t>September</w:t>
                    </w:r>
                    <w:r>
                      <w:rPr>
                        <w:rFonts w:ascii="Arial" w:hAnsi="Arial"/>
                        <w:color w:val="00B050"/>
                        <w:sz w:val="16"/>
                        <w:szCs w:val="22"/>
                      </w:rPr>
                      <w:t xml:space="preserve"> 201</w:t>
                    </w:r>
                    <w:r>
                      <w:rPr>
                        <w:rFonts w:ascii="Arial" w:hAnsi="Arial"/>
                        <w:color w:val="00B050"/>
                        <w:sz w:val="16"/>
                        <w:szCs w:val="22"/>
                      </w:rPr>
                      <w:t>9</w:t>
                    </w:r>
                    <w:r>
                      <w:rPr>
                        <w:rFonts w:ascii="Arial" w:hAnsi="Arial"/>
                        <w:color w:val="00B050"/>
                        <w:sz w:val="16"/>
                        <w:szCs w:val="22"/>
                      </w:rPr>
                      <w:t>,</w:t>
                    </w:r>
                    <w:r>
                      <w:rPr>
                        <w:rFonts w:ascii="Arial" w:hAnsi="Arial"/>
                        <w:color w:val="00B050"/>
                        <w:sz w:val="16"/>
                        <w:szCs w:val="22"/>
                      </w:rPr>
                      <w:t xml:space="preserve"> Hal. </w:t>
                    </w:r>
                    <w:r>
                      <w:rPr>
                        <w:rFonts w:ascii="Arial" w:hAnsi="Arial"/>
                        <w:color w:val="00B050"/>
                        <w:sz w:val="16"/>
                        <w:szCs w:val="22"/>
                        <w:lang w:val="en-ID"/>
                      </w:rPr>
                      <w:t>1</w:t>
                    </w:r>
                    <w:r w:rsidRPr="006961BE">
                      <w:rPr>
                        <w:rFonts w:ascii="Arial" w:hAnsi="Arial"/>
                        <w:color w:val="00B050"/>
                        <w:sz w:val="16"/>
                        <w:szCs w:val="22"/>
                      </w:rPr>
                      <w:t xml:space="preserve"> -</w:t>
                    </w:r>
                    <w:r>
                      <w:rPr>
                        <w:rFonts w:ascii="Arial" w:hAnsi="Arial"/>
                        <w:color w:val="00B050"/>
                        <w:sz w:val="16"/>
                        <w:szCs w:val="22"/>
                      </w:rPr>
                      <w:t xml:space="preserve"> </w:t>
                    </w:r>
                    <w:r>
                      <w:rPr>
                        <w:rFonts w:ascii="Arial" w:hAnsi="Arial"/>
                        <w:color w:val="00B050"/>
                        <w:sz w:val="16"/>
                        <w:szCs w:val="22"/>
                        <w:lang w:val="en-ID"/>
                      </w:rPr>
                      <w:t>5</w:t>
                    </w:r>
                  </w:p>
                </w:txbxContent>
              </v:textbox>
            </v:rect>
          </w:pict>
        </mc:Fallback>
      </mc:AlternateContent>
    </w:r>
  </w:p>
  <w:p w14:paraId="220A5B96" w14:textId="77777777" w:rsidR="00A7238B" w:rsidRDefault="008B7287"/>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E80284"/>
    <w:multiLevelType w:val="hybridMultilevel"/>
    <w:tmpl w:val="6FF806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714F77"/>
    <w:multiLevelType w:val="hybridMultilevel"/>
    <w:tmpl w:val="6024D2DC"/>
    <w:lvl w:ilvl="0" w:tplc="0282B0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D05867"/>
    <w:multiLevelType w:val="hybridMultilevel"/>
    <w:tmpl w:val="88C09068"/>
    <w:lvl w:ilvl="0" w:tplc="DCC89C10">
      <w:start w:val="1"/>
      <w:numFmt w:val="decimal"/>
      <w:lvlText w:val="%1."/>
      <w:lvlJc w:val="left"/>
      <w:pPr>
        <w:ind w:left="720" w:hanging="360"/>
      </w:pPr>
      <w:rPr>
        <w:rFonts w:eastAsia="Times New Roman"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F462C"/>
    <w:multiLevelType w:val="hybridMultilevel"/>
    <w:tmpl w:val="7C3A1D5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7B456525"/>
    <w:multiLevelType w:val="hybridMultilevel"/>
    <w:tmpl w:val="6024D2DC"/>
    <w:lvl w:ilvl="0" w:tplc="0282B08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1A53"/>
    <w:rsid w:val="0006008C"/>
    <w:rsid w:val="00085794"/>
    <w:rsid w:val="0008646D"/>
    <w:rsid w:val="000D22F5"/>
    <w:rsid w:val="000D2D4C"/>
    <w:rsid w:val="000E0E6C"/>
    <w:rsid w:val="00115452"/>
    <w:rsid w:val="00123241"/>
    <w:rsid w:val="001321E6"/>
    <w:rsid w:val="0018038A"/>
    <w:rsid w:val="001962F9"/>
    <w:rsid w:val="001A05AE"/>
    <w:rsid w:val="001C1FE4"/>
    <w:rsid w:val="00202B40"/>
    <w:rsid w:val="002751AD"/>
    <w:rsid w:val="002D504D"/>
    <w:rsid w:val="002F710A"/>
    <w:rsid w:val="003C132C"/>
    <w:rsid w:val="003C62A3"/>
    <w:rsid w:val="003D747B"/>
    <w:rsid w:val="00502503"/>
    <w:rsid w:val="005E5950"/>
    <w:rsid w:val="0060241D"/>
    <w:rsid w:val="006823AE"/>
    <w:rsid w:val="006926AC"/>
    <w:rsid w:val="006B06C3"/>
    <w:rsid w:val="006C136D"/>
    <w:rsid w:val="006D655C"/>
    <w:rsid w:val="006F62A0"/>
    <w:rsid w:val="00761557"/>
    <w:rsid w:val="007838B4"/>
    <w:rsid w:val="007926EE"/>
    <w:rsid w:val="00796717"/>
    <w:rsid w:val="00872935"/>
    <w:rsid w:val="00892641"/>
    <w:rsid w:val="008B3A3B"/>
    <w:rsid w:val="008B7287"/>
    <w:rsid w:val="008F1B5C"/>
    <w:rsid w:val="00904BEE"/>
    <w:rsid w:val="009164F9"/>
    <w:rsid w:val="009272AA"/>
    <w:rsid w:val="00966DDD"/>
    <w:rsid w:val="009A63A1"/>
    <w:rsid w:val="009D7A93"/>
    <w:rsid w:val="009F5AD4"/>
    <w:rsid w:val="00A32C10"/>
    <w:rsid w:val="00A40CD2"/>
    <w:rsid w:val="00A4291B"/>
    <w:rsid w:val="00A72211"/>
    <w:rsid w:val="00A778C4"/>
    <w:rsid w:val="00AA6ED2"/>
    <w:rsid w:val="00B73C7C"/>
    <w:rsid w:val="00BB4505"/>
    <w:rsid w:val="00BD1710"/>
    <w:rsid w:val="00BD3B04"/>
    <w:rsid w:val="00BE5FB0"/>
    <w:rsid w:val="00C41A53"/>
    <w:rsid w:val="00C63AA4"/>
    <w:rsid w:val="00C87EED"/>
    <w:rsid w:val="00C93732"/>
    <w:rsid w:val="00CC40F4"/>
    <w:rsid w:val="00CD6A20"/>
    <w:rsid w:val="00CE3F69"/>
    <w:rsid w:val="00D67E04"/>
    <w:rsid w:val="00D86678"/>
    <w:rsid w:val="00DC160C"/>
    <w:rsid w:val="00DE7F71"/>
    <w:rsid w:val="00E07419"/>
    <w:rsid w:val="00E14B47"/>
    <w:rsid w:val="00E551F9"/>
    <w:rsid w:val="00EF3A4F"/>
    <w:rsid w:val="00F00831"/>
    <w:rsid w:val="00F21ADA"/>
    <w:rsid w:val="00F42AEF"/>
    <w:rsid w:val="00F95C3D"/>
    <w:rsid w:val="00FD2C72"/>
    <w:rsid w:val="00FF41AF"/>
    <w:rsid w:val="00FF45E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4B36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41A5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41A53"/>
    <w:rPr>
      <w:rFonts w:cs="Times New Roman"/>
      <w:color w:val="0000FF"/>
      <w:u w:val="single"/>
    </w:rPr>
  </w:style>
  <w:style w:type="paragraph" w:styleId="ListParagraph">
    <w:name w:val="List Paragraph"/>
    <w:aliases w:val="normal,Body of text,Body of text1,Body of text2,Body of text3,Body of text4,Body of text5"/>
    <w:basedOn w:val="Normal"/>
    <w:link w:val="ListParagraphChar"/>
    <w:uiPriority w:val="99"/>
    <w:qFormat/>
    <w:rsid w:val="00C41A53"/>
    <w:pPr>
      <w:suppressAutoHyphens/>
      <w:spacing w:after="200" w:line="276" w:lineRule="auto"/>
      <w:ind w:left="720"/>
    </w:pPr>
    <w:rPr>
      <w:rFonts w:ascii="Calibri" w:eastAsia="SimSun" w:hAnsi="Calibri" w:cs="Calibri"/>
      <w:kern w:val="1"/>
      <w:sz w:val="22"/>
      <w:szCs w:val="22"/>
      <w:lang w:eastAsia="ar-SA"/>
    </w:rPr>
  </w:style>
  <w:style w:type="character" w:customStyle="1" w:styleId="ListParagraphChar">
    <w:name w:val="List Paragraph Char"/>
    <w:aliases w:val="normal Char,Body of text Char,Body of text1 Char,Body of text2 Char,Body of text3 Char,Body of text4 Char,Body of text5 Char"/>
    <w:link w:val="ListParagraph"/>
    <w:uiPriority w:val="99"/>
    <w:locked/>
    <w:rsid w:val="00C41A53"/>
    <w:rPr>
      <w:rFonts w:ascii="Calibri" w:eastAsia="SimSun" w:hAnsi="Calibri" w:cs="Calibri"/>
      <w:kern w:val="1"/>
      <w:sz w:val="22"/>
      <w:szCs w:val="22"/>
      <w:lang w:eastAsia="ar-SA"/>
    </w:rPr>
  </w:style>
  <w:style w:type="paragraph" w:styleId="Header">
    <w:name w:val="header"/>
    <w:basedOn w:val="Normal"/>
    <w:link w:val="HeaderChar"/>
    <w:uiPriority w:val="99"/>
    <w:unhideWhenUsed/>
    <w:rsid w:val="00C41A53"/>
    <w:pPr>
      <w:tabs>
        <w:tab w:val="center" w:pos="4680"/>
        <w:tab w:val="right" w:pos="9360"/>
      </w:tabs>
    </w:pPr>
  </w:style>
  <w:style w:type="character" w:customStyle="1" w:styleId="HeaderChar">
    <w:name w:val="Header Char"/>
    <w:basedOn w:val="DefaultParagraphFont"/>
    <w:link w:val="Header"/>
    <w:uiPriority w:val="99"/>
    <w:rsid w:val="00C41A53"/>
    <w:rPr>
      <w:rFonts w:ascii="Times New Roman" w:eastAsia="Times New Roman" w:hAnsi="Times New Roman" w:cs="Times New Roman"/>
    </w:rPr>
  </w:style>
  <w:style w:type="paragraph" w:styleId="Footer">
    <w:name w:val="footer"/>
    <w:basedOn w:val="Normal"/>
    <w:link w:val="FooterChar"/>
    <w:uiPriority w:val="99"/>
    <w:unhideWhenUsed/>
    <w:rsid w:val="00C41A53"/>
    <w:pPr>
      <w:tabs>
        <w:tab w:val="center" w:pos="4680"/>
        <w:tab w:val="right" w:pos="9360"/>
      </w:tabs>
    </w:pPr>
  </w:style>
  <w:style w:type="character" w:customStyle="1" w:styleId="FooterChar">
    <w:name w:val="Footer Char"/>
    <w:basedOn w:val="DefaultParagraphFont"/>
    <w:link w:val="Footer"/>
    <w:uiPriority w:val="99"/>
    <w:rsid w:val="00C41A53"/>
    <w:rPr>
      <w:rFonts w:ascii="Times New Roman" w:eastAsia="Times New Roman" w:hAnsi="Times New Roman" w:cs="Times New Roman"/>
    </w:rPr>
  </w:style>
  <w:style w:type="paragraph" w:styleId="Title">
    <w:name w:val="Title"/>
    <w:basedOn w:val="Normal"/>
    <w:link w:val="TitleChar"/>
    <w:qFormat/>
    <w:rsid w:val="00C41A53"/>
    <w:pPr>
      <w:spacing w:line="480" w:lineRule="auto"/>
      <w:jc w:val="center"/>
    </w:pPr>
    <w:rPr>
      <w:rFonts w:ascii="Arial" w:hAnsi="Arial" w:cs="Traditional Arabic"/>
    </w:rPr>
  </w:style>
  <w:style w:type="character" w:customStyle="1" w:styleId="TitleChar">
    <w:name w:val="Title Char"/>
    <w:basedOn w:val="DefaultParagraphFont"/>
    <w:link w:val="Title"/>
    <w:rsid w:val="00C41A53"/>
    <w:rPr>
      <w:rFonts w:ascii="Arial" w:eastAsia="Times New Roman" w:hAnsi="Arial" w:cs="Traditional Arabic"/>
    </w:rPr>
  </w:style>
  <w:style w:type="paragraph" w:styleId="Bibliography">
    <w:name w:val="Bibliography"/>
    <w:basedOn w:val="Normal"/>
    <w:next w:val="Normal"/>
    <w:uiPriority w:val="37"/>
    <w:unhideWhenUsed/>
    <w:rsid w:val="00C41A53"/>
    <w:pPr>
      <w:spacing w:line="480" w:lineRule="auto"/>
      <w:ind w:left="720" w:hanging="720"/>
    </w:pPr>
  </w:style>
  <w:style w:type="table" w:styleId="TableGrid">
    <w:name w:val="Table Grid"/>
    <w:basedOn w:val="TableNormal"/>
    <w:uiPriority w:val="59"/>
    <w:rsid w:val="005E5950"/>
    <w:rPr>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B45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094295">
      <w:bodyDiv w:val="1"/>
      <w:marLeft w:val="0"/>
      <w:marRight w:val="0"/>
      <w:marTop w:val="0"/>
      <w:marBottom w:val="0"/>
      <w:divBdr>
        <w:top w:val="none" w:sz="0" w:space="0" w:color="auto"/>
        <w:left w:val="none" w:sz="0" w:space="0" w:color="auto"/>
        <w:bottom w:val="none" w:sz="0" w:space="0" w:color="auto"/>
        <w:right w:val="none" w:sz="0" w:space="0" w:color="auto"/>
      </w:divBdr>
      <w:divsChild>
        <w:div w:id="1069885627">
          <w:marLeft w:val="0"/>
          <w:marRight w:val="0"/>
          <w:marTop w:val="0"/>
          <w:marBottom w:val="0"/>
          <w:divBdr>
            <w:top w:val="none" w:sz="0" w:space="0" w:color="auto"/>
            <w:left w:val="none" w:sz="0" w:space="0" w:color="auto"/>
            <w:bottom w:val="none" w:sz="0" w:space="0" w:color="auto"/>
            <w:right w:val="none" w:sz="0" w:space="0" w:color="auto"/>
          </w:divBdr>
          <w:divsChild>
            <w:div w:id="1575313526">
              <w:marLeft w:val="0"/>
              <w:marRight w:val="0"/>
              <w:marTop w:val="0"/>
              <w:marBottom w:val="0"/>
              <w:divBdr>
                <w:top w:val="none" w:sz="0" w:space="0" w:color="auto"/>
                <w:left w:val="none" w:sz="0" w:space="0" w:color="auto"/>
                <w:bottom w:val="none" w:sz="0" w:space="0" w:color="auto"/>
                <w:right w:val="none" w:sz="0" w:space="0" w:color="auto"/>
              </w:divBdr>
              <w:divsChild>
                <w:div w:id="27297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9" Target="diagrams/layout1.xml" Type="http://schemas.openxmlformats.org/officeDocument/2006/relationships/diagramLayout"/><Relationship Id="rId20" Target="media/image9.emf" Type="http://schemas.openxmlformats.org/officeDocument/2006/relationships/image"/><Relationship Id="rId21" Target="header1.xml" Type="http://schemas.openxmlformats.org/officeDocument/2006/relationships/header"/><Relationship Id="rId22" Target="header2.xml" Type="http://schemas.openxmlformats.org/officeDocument/2006/relationships/header"/><Relationship Id="rId23" Target="footer1.xml" Type="http://schemas.openxmlformats.org/officeDocument/2006/relationships/footer"/><Relationship Id="rId24" Target="footer2.xml" Type="http://schemas.openxmlformats.org/officeDocument/2006/relationships/footer"/><Relationship Id="rId25" Target="header3.xml" Type="http://schemas.openxmlformats.org/officeDocument/2006/relationships/header"/><Relationship Id="rId26" Target="footer3.xml" Type="http://schemas.openxmlformats.org/officeDocument/2006/relationships/footer"/><Relationship Id="rId27" Target="fontTable.xml" Type="http://schemas.openxmlformats.org/officeDocument/2006/relationships/fontTable"/><Relationship Id="rId28" Target="theme/theme1.xml" Type="http://schemas.openxmlformats.org/officeDocument/2006/relationships/theme"/><Relationship Id="rId10" Target="diagrams/quickStyle1.xml" Type="http://schemas.openxmlformats.org/officeDocument/2006/relationships/diagramQuickStyle"/><Relationship Id="rId11" Target="diagrams/colors1.xml" Type="http://schemas.openxmlformats.org/officeDocument/2006/relationships/diagramColors"/><Relationship Id="rId12" Target="diagrams/drawing1.xml" Type="http://schemas.microsoft.com/office/2007/relationships/diagramDrawing"/><Relationship Id="rId13" Target="media/image3.jpeg" Type="http://schemas.openxmlformats.org/officeDocument/2006/relationships/image"/><Relationship Id="rId14" Target="media/image4.jpeg" Type="http://schemas.openxmlformats.org/officeDocument/2006/relationships/image"/><Relationship Id="rId15" Target="media/image5.jpeg" Type="http://schemas.openxmlformats.org/officeDocument/2006/relationships/image"/><Relationship Id="rId16" Target="media/image6.jpeg" Type="http://schemas.openxmlformats.org/officeDocument/2006/relationships/image"/><Relationship Id="rId17" Target="charts/chart1.xml" Type="http://schemas.openxmlformats.org/officeDocument/2006/relationships/chart"/><Relationship Id="rId18" Target="media/image7.jpeg" Type="http://schemas.openxmlformats.org/officeDocument/2006/relationships/image"/><Relationship Id="rId19" Target="media/image8.jpeg" Type="http://schemas.openxmlformats.org/officeDocument/2006/relationships/image"/><Relationship Id="rId1" Target="numbering.xml" Type="http://schemas.openxmlformats.org/officeDocument/2006/relationships/numbering"/><Relationship Id="rId2" Target="styles.xml" Type="http://schemas.openxmlformats.org/officeDocument/2006/relationships/styles"/><Relationship Id="rId3" Target="settings.xml" Type="http://schemas.openxmlformats.org/officeDocument/2006/relationships/settings"/><Relationship Id="rId4" Target="webSettings.xml" Type="http://schemas.openxmlformats.org/officeDocument/2006/relationships/webSettings"/><Relationship Id="rId5" Target="mailto:liliekchanna@gmail.com" TargetMode="External" Type="http://schemas.openxmlformats.org/officeDocument/2006/relationships/hyperlink"/><Relationship Id="rId6" Target="media/image1.jpeg" Type="http://schemas.openxmlformats.org/officeDocument/2006/relationships/image"/><Relationship Id="rId7" Target="media/image2.jpeg" Type="http://schemas.openxmlformats.org/officeDocument/2006/relationships/image"/><Relationship Id="rId8" Target="diagrams/data1.xml" Type="http://schemas.openxmlformats.org/officeDocument/2006/relationships/diagramData"/></Relationships>
</file>

<file path=word/_rels/footer1.xml.rels><?xml version="1.0" encoding="UTF-8" standalone="yes"?>
<Relationships xmlns="http://schemas.openxmlformats.org/package/2006/relationships"><Relationship Id="rId1" Type="http://schemas.openxmlformats.org/officeDocument/2006/relationships/image" Target="media/image10.jpg"/><Relationship Id="rId2" Type="http://schemas.openxmlformats.org/officeDocument/2006/relationships/image" Target="media/image11.jpeg"/></Relationships>
</file>

<file path=word/_rels/footer2.xml.rels><?xml version="1.0" encoding="UTF-8" standalone="yes"?>
<Relationships xmlns="http://schemas.openxmlformats.org/package/2006/relationships"><Relationship Id="rId1" Type="http://schemas.openxmlformats.org/officeDocument/2006/relationships/image" Target="media/image10.jpg"/><Relationship Id="rId2" Type="http://schemas.openxmlformats.org/officeDocument/2006/relationships/image" Target="media/image11.jpeg"/></Relationships>
</file>

<file path=word/_rels/footer3.xml.rels><?xml version="1.0" encoding="UTF-8" standalone="yes"?>
<Relationships xmlns="http://schemas.openxmlformats.org/package/2006/relationships"><Relationship Id="rId1" Type="http://schemas.openxmlformats.org/officeDocument/2006/relationships/image" Target="media/image10.jpg"/><Relationship Id="rId2" Type="http://schemas.openxmlformats.org/officeDocument/2006/relationships/image" Target="media/image11.jpeg"/></Relationships>
</file>

<file path=word/_rels/header3.xml.rels><?xml version="1.0" encoding="UTF-8" standalone="yes"?>
<Relationships xmlns="http://schemas.openxmlformats.org/package/2006/relationships"><Relationship Id="rId3" Type="http://schemas.openxmlformats.org/officeDocument/2006/relationships/hyperlink" Target="http://dx.doi.org/10.33474/jipemas.v2i1.1604" TargetMode="External"/><Relationship Id="rId4" Type="http://schemas.openxmlformats.org/officeDocument/2006/relationships/hyperlink" Target="http://dx.doi.org/10.33474/jipemas.v2i1.1604" TargetMode="External"/><Relationship Id="rId1" Type="http://schemas.openxmlformats.org/officeDocument/2006/relationships/image" Target="media/image12.png"/><Relationship Id="rId2" Type="http://schemas.openxmlformats.org/officeDocument/2006/relationships/image" Target="media/image13.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Work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Pt>
            <c:idx val="0"/>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dPt>
          <c:dPt>
            <c:idx val="1"/>
            <c:invertIfNegative val="0"/>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w="9525" cap="flat" cmpd="sng" algn="ctr">
                <a:solidFill>
                  <a:schemeClr val="accent3">
                    <a:shade val="95000"/>
                    <a:satMod val="10500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2"/>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dPt>
          <c:dPt>
            <c:idx val="3"/>
            <c:invertIfNegative val="0"/>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w="9525" cap="flat" cmpd="sng" algn="ctr">
                <a:solidFill>
                  <a:schemeClr val="accent3">
                    <a:shade val="95000"/>
                    <a:satMod val="10500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4"/>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dPt>
          <c:dPt>
            <c:idx val="5"/>
            <c:invertIfNegative val="0"/>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w="9525" cap="flat" cmpd="sng" algn="ctr">
                <a:solidFill>
                  <a:schemeClr val="accent3">
                    <a:shade val="95000"/>
                    <a:satMod val="10500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6"/>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dPt>
          <c:dPt>
            <c:idx val="7"/>
            <c:invertIfNegative val="0"/>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w="9525" cap="flat" cmpd="sng" algn="ctr">
                <a:solidFill>
                  <a:schemeClr val="accent3">
                    <a:shade val="95000"/>
                    <a:satMod val="10500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8"/>
            <c:invertIfNegative val="0"/>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dPt>
          <c:dPt>
            <c:idx val="9"/>
            <c:invertIfNegative val="0"/>
            <c:bubble3D val="0"/>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w="9525" cap="flat" cmpd="sng" algn="ctr">
                <a:solidFill>
                  <a:schemeClr val="accent3">
                    <a:shade val="95000"/>
                    <a:satMod val="105000"/>
                  </a:schemeClr>
                </a:solidFill>
                <a:prstDash val="solid"/>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lt1">
                        <a:lumMod val="85000"/>
                      </a:schemeClr>
                    </a:solidFill>
                    <a:latin typeface="Arial" charset="0"/>
                    <a:ea typeface="Arial" charset="0"/>
                    <a:cs typeface="Arial"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Pemahaman '!$B$5:$B$14</c:f>
              <c:strCache>
                <c:ptCount val="10"/>
                <c:pt idx="0">
                  <c:v>Selama ini jerami padi tidak dimanfaatkan </c:v>
                </c:pt>
                <c:pt idx="1">
                  <c:v>Jerami padi dimanfaatkan untuk pakan ternak </c:v>
                </c:pt>
                <c:pt idx="2">
                  <c:v>Jerami padi dimanfaatkan untuk pupuk organik </c:v>
                </c:pt>
                <c:pt idx="3">
                  <c:v>Jerami padi dimanfaatkan untuk kerajinan atau media penanaman jamur</c:v>
                </c:pt>
                <c:pt idx="4">
                  <c:v>Memanfaatkan jerami padi dapat memberikan penghasilan tambahan </c:v>
                </c:pt>
                <c:pt idx="5">
                  <c:v>Memanfaatkan jerami padi dapat menjadi sarana untuk mengelola lingkungan dan menjaga keberlanjutan lingkungan </c:v>
                </c:pt>
                <c:pt idx="6">
                  <c:v>Pernah mendapatkan penyuluhan dan pelatihan pemanfaatan jerami padi</c:v>
                </c:pt>
                <c:pt idx="7">
                  <c:v>Mengetahui metode dan teknologi pemanfaatan jerami padi untuk mengelola lingkungan </c:v>
                </c:pt>
                <c:pt idx="8">
                  <c:v>Harapan agar pemerintah mendukung untuk memfasilitasi kegiatan pemanfaatan jerami padi</c:v>
                </c:pt>
                <c:pt idx="9">
                  <c:v>Harapan agar produk pemanfaatan jerami padi dapat diterima di masyarakat </c:v>
                </c:pt>
              </c:strCache>
            </c:strRef>
          </c:cat>
          <c:val>
            <c:numRef>
              <c:f>'Pemahaman '!$D$5:$D$14</c:f>
              <c:numCache>
                <c:formatCode>0.00</c:formatCode>
                <c:ptCount val="10"/>
                <c:pt idx="0">
                  <c:v>94.52054794520547</c:v>
                </c:pt>
                <c:pt idx="1">
                  <c:v>35.61643835616438</c:v>
                </c:pt>
                <c:pt idx="2">
                  <c:v>4.109589041095889</c:v>
                </c:pt>
                <c:pt idx="3">
                  <c:v>5.47945205479452</c:v>
                </c:pt>
                <c:pt idx="4">
                  <c:v>82.1917808219178</c:v>
                </c:pt>
                <c:pt idx="5">
                  <c:v>79.45205479452055</c:v>
                </c:pt>
                <c:pt idx="6">
                  <c:v>10.95890410958904</c:v>
                </c:pt>
                <c:pt idx="7">
                  <c:v>8.219178082191776</c:v>
                </c:pt>
                <c:pt idx="8">
                  <c:v>83.56164383561643</c:v>
                </c:pt>
                <c:pt idx="9">
                  <c:v>76.71232876712328</c:v>
                </c:pt>
              </c:numCache>
            </c:numRef>
          </c:val>
        </c:ser>
        <c:dLbls>
          <c:showLegendKey val="0"/>
          <c:showVal val="1"/>
          <c:showCatName val="0"/>
          <c:showSerName val="0"/>
          <c:showPercent val="0"/>
          <c:showBubbleSize val="0"/>
        </c:dLbls>
        <c:gapWidth val="75"/>
        <c:axId val="-1656064576"/>
        <c:axId val="-1573389856"/>
      </c:barChart>
      <c:catAx>
        <c:axId val="-1656064576"/>
        <c:scaling>
          <c:orientation val="minMax"/>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700" b="0" i="0" u="none" strike="noStrike" kern="1200" baseline="0">
                <a:solidFill>
                  <a:schemeClr val="lt1">
                    <a:lumMod val="85000"/>
                  </a:schemeClr>
                </a:solidFill>
                <a:latin typeface="Arial" charset="0"/>
                <a:ea typeface="Arial" charset="0"/>
                <a:cs typeface="Arial" charset="0"/>
              </a:defRPr>
            </a:pPr>
            <a:endParaRPr lang="en-US"/>
          </a:p>
        </c:txPr>
        <c:crossAx val="-1573389856"/>
        <c:crosses val="autoZero"/>
        <c:auto val="1"/>
        <c:lblAlgn val="ctr"/>
        <c:lblOffset val="100"/>
        <c:noMultiLvlLbl val="0"/>
      </c:catAx>
      <c:valAx>
        <c:axId val="-1573389856"/>
        <c:scaling>
          <c:orientation val="minMax"/>
          <c:max val="100.0"/>
        </c:scaling>
        <c:delete val="0"/>
        <c:axPos val="b"/>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656064576"/>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w="28575">
      <a:solidFill>
        <a:srgbClr val="00B050"/>
      </a:solid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2">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9082671-7994-DC4F-9789-835460D3D3A0}" type="doc">
      <dgm:prSet loTypeId="urn:microsoft.com/office/officeart/2005/8/layout/process4" loCatId="" qsTypeId="urn:microsoft.com/office/officeart/2005/8/quickstyle/simple4" qsCatId="simple" csTypeId="urn:microsoft.com/office/officeart/2005/8/colors/colorful1" csCatId="colorful" phldr="1"/>
      <dgm:spPr/>
      <dgm:t>
        <a:bodyPr/>
        <a:lstStyle/>
        <a:p>
          <a:endParaRPr lang="en-US"/>
        </a:p>
      </dgm:t>
    </dgm:pt>
    <dgm:pt modelId="{8AC03BD7-9DEC-3347-ADB9-F27AF3CF8462}">
      <dgm:prSet phldrT="[Text]" custT="1"/>
      <dgm:spPr>
        <a:solidFill>
          <a:schemeClr val="accent5">
            <a:lumMod val="40000"/>
            <a:lumOff val="60000"/>
            <a:alpha val="90000"/>
          </a:schemeClr>
        </a:solidFill>
      </dgm:spPr>
      <dgm:t>
        <a:bodyPr/>
        <a:lstStyle/>
        <a:p>
          <a:pPr algn="ctr"/>
          <a:r>
            <a:rPr lang="en-US" sz="900">
              <a:latin typeface="Arial" charset="0"/>
              <a:ea typeface="Arial" charset="0"/>
              <a:cs typeface="Arial" charset="0"/>
            </a:rPr>
            <a:t>Penetuan kondisi wilayah </a:t>
          </a:r>
        </a:p>
      </dgm:t>
    </dgm:pt>
    <dgm:pt modelId="{3FE7E2CE-00D1-584B-B179-DFD8A6551CCC}" type="parTrans" cxnId="{B5EA8B48-EF2B-844E-B563-FE9772B99F4D}">
      <dgm:prSet/>
      <dgm:spPr/>
      <dgm:t>
        <a:bodyPr/>
        <a:lstStyle/>
        <a:p>
          <a:pPr algn="ctr"/>
          <a:endParaRPr lang="en-US"/>
        </a:p>
      </dgm:t>
    </dgm:pt>
    <dgm:pt modelId="{FDC365E4-1F22-3947-A0E9-530E731CAD80}" type="sibTrans" cxnId="{B5EA8B48-EF2B-844E-B563-FE9772B99F4D}">
      <dgm:prSet/>
      <dgm:spPr/>
      <dgm:t>
        <a:bodyPr/>
        <a:lstStyle/>
        <a:p>
          <a:pPr algn="ctr"/>
          <a:endParaRPr lang="en-US"/>
        </a:p>
      </dgm:t>
    </dgm:pt>
    <dgm:pt modelId="{DCE0237A-481F-9F42-946E-1DA3FE204FA7}">
      <dgm:prSet phldrT="[Text]" custT="1">
        <dgm:style>
          <a:lnRef idx="1">
            <a:schemeClr val="accent6"/>
          </a:lnRef>
          <a:fillRef idx="3">
            <a:schemeClr val="accent6"/>
          </a:fillRef>
          <a:effectRef idx="2">
            <a:schemeClr val="accent6"/>
          </a:effectRef>
          <a:fontRef idx="minor">
            <a:schemeClr val="lt1"/>
          </a:fontRef>
        </dgm:style>
      </dgm:prSet>
      <dgm:spPr/>
      <dgm:t>
        <a:bodyPr/>
        <a:lstStyle/>
        <a:p>
          <a:pPr algn="ctr"/>
          <a:r>
            <a:rPr lang="en-US" sz="1100" b="1">
              <a:latin typeface="Arial" charset="0"/>
              <a:ea typeface="Arial" charset="0"/>
              <a:cs typeface="Arial" charset="0"/>
            </a:rPr>
            <a:t>Pelaksanaan melalui majelis taklim</a:t>
          </a:r>
        </a:p>
      </dgm:t>
    </dgm:pt>
    <dgm:pt modelId="{6BD96290-E4CD-554F-8A03-2524374C0035}" type="parTrans" cxnId="{74C68257-2F78-D340-937C-6072C3CAED98}">
      <dgm:prSet/>
      <dgm:spPr/>
      <dgm:t>
        <a:bodyPr/>
        <a:lstStyle/>
        <a:p>
          <a:pPr algn="ctr"/>
          <a:endParaRPr lang="en-US"/>
        </a:p>
      </dgm:t>
    </dgm:pt>
    <dgm:pt modelId="{568F10DB-AF78-7740-827D-A653AD6203A0}" type="sibTrans" cxnId="{74C68257-2F78-D340-937C-6072C3CAED98}">
      <dgm:prSet/>
      <dgm:spPr/>
      <dgm:t>
        <a:bodyPr/>
        <a:lstStyle/>
        <a:p>
          <a:pPr algn="ctr"/>
          <a:endParaRPr lang="en-US"/>
        </a:p>
      </dgm:t>
    </dgm:pt>
    <dgm:pt modelId="{3D1189D0-2C00-0540-88B1-22C8A2BD751D}">
      <dgm:prSet phldrT="[Text]" custT="1"/>
      <dgm:spPr>
        <a:solidFill>
          <a:srgbClr val="D5FC79"/>
        </a:solidFill>
      </dgm:spPr>
      <dgm:t>
        <a:bodyPr/>
        <a:lstStyle/>
        <a:p>
          <a:pPr algn="ctr"/>
          <a:r>
            <a:rPr lang="en-US" sz="800">
              <a:latin typeface="Arial" charset="0"/>
              <a:ea typeface="Arial" charset="0"/>
              <a:cs typeface="Arial" charset="0"/>
            </a:rPr>
            <a:t>Pemetaan persepsi tentang pemanfaatan jerami padi </a:t>
          </a:r>
        </a:p>
      </dgm:t>
    </dgm:pt>
    <dgm:pt modelId="{D1A55032-8B68-AB42-9BB1-D058845A733F}" type="parTrans" cxnId="{885186A3-F4E4-E844-9A6F-3F483BA6EE64}">
      <dgm:prSet/>
      <dgm:spPr/>
      <dgm:t>
        <a:bodyPr/>
        <a:lstStyle/>
        <a:p>
          <a:pPr algn="ctr"/>
          <a:endParaRPr lang="en-US"/>
        </a:p>
      </dgm:t>
    </dgm:pt>
    <dgm:pt modelId="{37764E84-5F54-B149-9A47-B340DE7C609F}" type="sibTrans" cxnId="{885186A3-F4E4-E844-9A6F-3F483BA6EE64}">
      <dgm:prSet/>
      <dgm:spPr/>
      <dgm:t>
        <a:bodyPr/>
        <a:lstStyle/>
        <a:p>
          <a:pPr algn="ctr"/>
          <a:endParaRPr lang="en-US"/>
        </a:p>
      </dgm:t>
    </dgm:pt>
    <dgm:pt modelId="{04C596CC-3BDC-134E-8D7E-11BBE10306F7}">
      <dgm:prSet phldrT="[Text]" custT="1"/>
      <dgm:spPr/>
      <dgm:t>
        <a:bodyPr/>
        <a:lstStyle/>
        <a:p>
          <a:pPr algn="ctr"/>
          <a:r>
            <a:rPr lang="en-US" sz="800">
              <a:latin typeface="Arial" charset="0"/>
              <a:ea typeface="Arial" charset="0"/>
              <a:cs typeface="Arial" charset="0"/>
            </a:rPr>
            <a:t>Monitoring &amp; evaluasi kegiatan</a:t>
          </a:r>
        </a:p>
      </dgm:t>
    </dgm:pt>
    <dgm:pt modelId="{84A97324-BAC3-F24F-944D-93D8BD646548}" type="parTrans" cxnId="{C3F29FD2-BBAB-094B-BE5B-006294A404B8}">
      <dgm:prSet/>
      <dgm:spPr/>
      <dgm:t>
        <a:bodyPr/>
        <a:lstStyle/>
        <a:p>
          <a:pPr algn="ctr"/>
          <a:endParaRPr lang="en-US"/>
        </a:p>
      </dgm:t>
    </dgm:pt>
    <dgm:pt modelId="{7E23A669-A1DD-1041-8060-488DB71BA0F8}" type="sibTrans" cxnId="{C3F29FD2-BBAB-094B-BE5B-006294A404B8}">
      <dgm:prSet/>
      <dgm:spPr/>
      <dgm:t>
        <a:bodyPr/>
        <a:lstStyle/>
        <a:p>
          <a:pPr algn="ctr"/>
          <a:endParaRPr lang="en-US"/>
        </a:p>
      </dgm:t>
    </dgm:pt>
    <dgm:pt modelId="{FB4359D4-D0C8-BF44-AC90-FD8C29ACD8C0}">
      <dgm:prSet phldrT="[Text]" custT="1">
        <dgm:style>
          <a:lnRef idx="1">
            <a:schemeClr val="accent1"/>
          </a:lnRef>
          <a:fillRef idx="3">
            <a:schemeClr val="accent1"/>
          </a:fillRef>
          <a:effectRef idx="2">
            <a:schemeClr val="accent1"/>
          </a:effectRef>
          <a:fontRef idx="minor">
            <a:schemeClr val="lt1"/>
          </a:fontRef>
        </dgm:style>
      </dgm:prSet>
      <dgm:spPr/>
      <dgm:t>
        <a:bodyPr/>
        <a:lstStyle/>
        <a:p>
          <a:pPr algn="ctr"/>
          <a:r>
            <a:rPr lang="en-US" sz="1100" b="1">
              <a:latin typeface="Arial" charset="0"/>
              <a:ea typeface="Arial" charset="0"/>
              <a:cs typeface="Arial" charset="0"/>
            </a:rPr>
            <a:t>Perencanaan</a:t>
          </a:r>
          <a:r>
            <a:rPr lang="en-US" sz="1050" b="1">
              <a:latin typeface="Arial" charset="0"/>
              <a:ea typeface="Arial" charset="0"/>
              <a:cs typeface="Arial" charset="0"/>
            </a:rPr>
            <a:t> </a:t>
          </a:r>
        </a:p>
      </dgm:t>
    </dgm:pt>
    <dgm:pt modelId="{C2EEF98C-9893-2A49-83DB-53C5FA79AE45}" type="sibTrans" cxnId="{197FBB9A-AA48-D442-900D-ADBF20C6E60F}">
      <dgm:prSet/>
      <dgm:spPr/>
      <dgm:t>
        <a:bodyPr/>
        <a:lstStyle/>
        <a:p>
          <a:pPr algn="ctr"/>
          <a:endParaRPr lang="en-US"/>
        </a:p>
      </dgm:t>
    </dgm:pt>
    <dgm:pt modelId="{7D496563-5A21-014E-A305-C0EDEABCF19E}" type="parTrans" cxnId="{197FBB9A-AA48-D442-900D-ADBF20C6E60F}">
      <dgm:prSet/>
      <dgm:spPr/>
      <dgm:t>
        <a:bodyPr/>
        <a:lstStyle/>
        <a:p>
          <a:pPr algn="ctr"/>
          <a:endParaRPr lang="en-US"/>
        </a:p>
      </dgm:t>
    </dgm:pt>
    <dgm:pt modelId="{3903C564-C444-7744-831D-F65DF880B9B4}">
      <dgm:prSet phldrT="[Text]" custT="1"/>
      <dgm:spPr>
        <a:solidFill>
          <a:schemeClr val="accent1">
            <a:lumMod val="60000"/>
            <a:lumOff val="40000"/>
            <a:alpha val="90000"/>
          </a:schemeClr>
        </a:solidFill>
      </dgm:spPr>
      <dgm:t>
        <a:bodyPr/>
        <a:lstStyle/>
        <a:p>
          <a:pPr algn="ctr"/>
          <a:r>
            <a:rPr lang="en-US" sz="900">
              <a:latin typeface="Arial" charset="0"/>
              <a:ea typeface="Arial" charset="0"/>
              <a:cs typeface="Arial" charset="0"/>
            </a:rPr>
            <a:t>Penentuan kondisi yang diharapkan </a:t>
          </a:r>
        </a:p>
      </dgm:t>
    </dgm:pt>
    <dgm:pt modelId="{787BAB0B-B7B1-F34E-83FA-6F3B0D3D2B89}" type="parTrans" cxnId="{852F924C-4039-004A-95FE-C1A85A2857BA}">
      <dgm:prSet/>
      <dgm:spPr/>
      <dgm:t>
        <a:bodyPr/>
        <a:lstStyle/>
        <a:p>
          <a:pPr algn="ctr"/>
          <a:endParaRPr lang="en-US"/>
        </a:p>
      </dgm:t>
    </dgm:pt>
    <dgm:pt modelId="{209F545A-7F85-BD48-9323-303B03EF2CD1}" type="sibTrans" cxnId="{852F924C-4039-004A-95FE-C1A85A2857BA}">
      <dgm:prSet/>
      <dgm:spPr/>
      <dgm:t>
        <a:bodyPr/>
        <a:lstStyle/>
        <a:p>
          <a:pPr algn="ctr"/>
          <a:endParaRPr lang="en-US"/>
        </a:p>
      </dgm:t>
    </dgm:pt>
    <dgm:pt modelId="{88896770-E745-2E44-9AA7-146CEFE1157D}">
      <dgm:prSet phldrT="[Text]" custT="1">
        <dgm:style>
          <a:lnRef idx="0">
            <a:schemeClr val="accent2"/>
          </a:lnRef>
          <a:fillRef idx="3">
            <a:schemeClr val="accent2"/>
          </a:fillRef>
          <a:effectRef idx="3">
            <a:schemeClr val="accent2"/>
          </a:effectRef>
          <a:fontRef idx="minor">
            <a:schemeClr val="lt1"/>
          </a:fontRef>
        </dgm:style>
      </dgm:prSet>
      <dgm:spPr/>
      <dgm:t>
        <a:bodyPr/>
        <a:lstStyle/>
        <a:p>
          <a:pPr algn="ctr"/>
          <a:r>
            <a:rPr lang="en-US" sz="1100" b="1">
              <a:latin typeface="Arial" charset="0"/>
              <a:ea typeface="Arial" charset="0"/>
              <a:cs typeface="Arial" charset="0"/>
            </a:rPr>
            <a:t>Keberlanjutan kegiatan</a:t>
          </a:r>
          <a:endParaRPr lang="en-US" sz="800">
            <a:latin typeface="Arial" charset="0"/>
            <a:ea typeface="Arial" charset="0"/>
            <a:cs typeface="Arial" charset="0"/>
          </a:endParaRPr>
        </a:p>
      </dgm:t>
    </dgm:pt>
    <dgm:pt modelId="{F44F4AFC-5085-CD44-9107-228CC65D282D}" type="parTrans" cxnId="{14621DD8-7B77-9443-B01F-28988D6526F3}">
      <dgm:prSet/>
      <dgm:spPr/>
      <dgm:t>
        <a:bodyPr/>
        <a:lstStyle/>
        <a:p>
          <a:pPr algn="ctr"/>
          <a:endParaRPr lang="en-US"/>
        </a:p>
      </dgm:t>
    </dgm:pt>
    <dgm:pt modelId="{FC9CA35D-222F-EF4A-993C-A44F8671F9EF}" type="sibTrans" cxnId="{14621DD8-7B77-9443-B01F-28988D6526F3}">
      <dgm:prSet/>
      <dgm:spPr/>
      <dgm:t>
        <a:bodyPr/>
        <a:lstStyle/>
        <a:p>
          <a:pPr algn="ctr"/>
          <a:endParaRPr lang="en-US"/>
        </a:p>
      </dgm:t>
    </dgm:pt>
    <dgm:pt modelId="{578E6820-5F4C-AE44-96EB-635A9A26DC19}">
      <dgm:prSet phldrT="[Text]" custT="1"/>
      <dgm:spPr>
        <a:solidFill>
          <a:schemeClr val="accent6">
            <a:lumMod val="60000"/>
            <a:lumOff val="40000"/>
          </a:schemeClr>
        </a:solidFill>
        <a:ln>
          <a:solidFill>
            <a:schemeClr val="bg1">
              <a:alpha val="90000"/>
            </a:schemeClr>
          </a:solidFill>
        </a:ln>
      </dgm:spPr>
      <dgm:t>
        <a:bodyPr/>
        <a:lstStyle/>
        <a:p>
          <a:pPr algn="ctr"/>
          <a:r>
            <a:rPr lang="en-US" sz="800">
              <a:latin typeface="Arial" charset="0"/>
              <a:ea typeface="Arial" charset="0"/>
              <a:cs typeface="Arial" charset="0"/>
            </a:rPr>
            <a:t>Pelatihan pemanfaatan jerami padi </a:t>
          </a:r>
        </a:p>
      </dgm:t>
    </dgm:pt>
    <dgm:pt modelId="{5B926AD8-8A60-6348-8D5F-50AE0991203D}" type="parTrans" cxnId="{75E6E1AC-6E24-184B-BFAC-B9ED1F59842F}">
      <dgm:prSet/>
      <dgm:spPr/>
      <dgm:t>
        <a:bodyPr/>
        <a:lstStyle/>
        <a:p>
          <a:endParaRPr lang="en-US"/>
        </a:p>
      </dgm:t>
    </dgm:pt>
    <dgm:pt modelId="{9E2F6A02-D1D1-4244-B5B0-3A0BE20A4AA9}" type="sibTrans" cxnId="{75E6E1AC-6E24-184B-BFAC-B9ED1F59842F}">
      <dgm:prSet/>
      <dgm:spPr/>
      <dgm:t>
        <a:bodyPr/>
        <a:lstStyle/>
        <a:p>
          <a:endParaRPr lang="en-US"/>
        </a:p>
      </dgm:t>
    </dgm:pt>
    <dgm:pt modelId="{3B8CC2AC-F008-D443-908E-E3BBD9A75683}" type="pres">
      <dgm:prSet presAssocID="{29082671-7994-DC4F-9789-835460D3D3A0}" presName="Name0" presStyleCnt="0">
        <dgm:presLayoutVars>
          <dgm:dir/>
          <dgm:animLvl val="lvl"/>
          <dgm:resizeHandles val="exact"/>
        </dgm:presLayoutVars>
      </dgm:prSet>
      <dgm:spPr/>
      <dgm:t>
        <a:bodyPr/>
        <a:lstStyle/>
        <a:p>
          <a:endParaRPr lang="en-US"/>
        </a:p>
      </dgm:t>
    </dgm:pt>
    <dgm:pt modelId="{2D2FD7DA-CC35-2A49-AAC3-39699A16E912}" type="pres">
      <dgm:prSet presAssocID="{88896770-E745-2E44-9AA7-146CEFE1157D}" presName="boxAndChildren" presStyleCnt="0"/>
      <dgm:spPr/>
    </dgm:pt>
    <dgm:pt modelId="{D06E7714-C9C7-8247-AE93-C0CE0EB6698C}" type="pres">
      <dgm:prSet presAssocID="{88896770-E745-2E44-9AA7-146CEFE1157D}" presName="parentTextBox" presStyleLbl="node1" presStyleIdx="0" presStyleCnt="3"/>
      <dgm:spPr/>
      <dgm:t>
        <a:bodyPr/>
        <a:lstStyle/>
        <a:p>
          <a:endParaRPr lang="en-US"/>
        </a:p>
      </dgm:t>
    </dgm:pt>
    <dgm:pt modelId="{97B8F996-0C0C-AF47-B1F2-0CB2A08C6DC2}" type="pres">
      <dgm:prSet presAssocID="{88896770-E745-2E44-9AA7-146CEFE1157D}" presName="entireBox" presStyleLbl="node1" presStyleIdx="0" presStyleCnt="3"/>
      <dgm:spPr/>
      <dgm:t>
        <a:bodyPr/>
        <a:lstStyle/>
        <a:p>
          <a:endParaRPr lang="en-US"/>
        </a:p>
      </dgm:t>
    </dgm:pt>
    <dgm:pt modelId="{BD397899-346A-244C-A34B-76F7A9DD588F}" type="pres">
      <dgm:prSet presAssocID="{88896770-E745-2E44-9AA7-146CEFE1157D}" presName="descendantBox" presStyleCnt="0"/>
      <dgm:spPr/>
    </dgm:pt>
    <dgm:pt modelId="{9BDF93F1-4026-B249-8AB8-F050F5B95CB4}" type="pres">
      <dgm:prSet presAssocID="{04C596CC-3BDC-134E-8D7E-11BBE10306F7}" presName="childTextBox" presStyleLbl="fgAccFollowNode1" presStyleIdx="0" presStyleCnt="5">
        <dgm:presLayoutVars>
          <dgm:bulletEnabled val="1"/>
        </dgm:presLayoutVars>
      </dgm:prSet>
      <dgm:spPr/>
      <dgm:t>
        <a:bodyPr/>
        <a:lstStyle/>
        <a:p>
          <a:endParaRPr lang="en-US"/>
        </a:p>
      </dgm:t>
    </dgm:pt>
    <dgm:pt modelId="{8B414656-2D3B-2148-BC9E-84E485DF8E98}" type="pres">
      <dgm:prSet presAssocID="{568F10DB-AF78-7740-827D-A653AD6203A0}" presName="sp" presStyleCnt="0"/>
      <dgm:spPr/>
      <dgm:t>
        <a:bodyPr/>
        <a:lstStyle/>
        <a:p>
          <a:endParaRPr lang="en-US"/>
        </a:p>
      </dgm:t>
    </dgm:pt>
    <dgm:pt modelId="{503BD71E-E495-7F44-8EA7-0EB74277CD2A}" type="pres">
      <dgm:prSet presAssocID="{DCE0237A-481F-9F42-946E-1DA3FE204FA7}" presName="arrowAndChildren" presStyleCnt="0"/>
      <dgm:spPr/>
      <dgm:t>
        <a:bodyPr/>
        <a:lstStyle/>
        <a:p>
          <a:endParaRPr lang="en-US"/>
        </a:p>
      </dgm:t>
    </dgm:pt>
    <dgm:pt modelId="{8E981A3A-E5C0-B447-BAE9-44DB522AACC2}" type="pres">
      <dgm:prSet presAssocID="{DCE0237A-481F-9F42-946E-1DA3FE204FA7}" presName="parentTextArrow" presStyleLbl="node1" presStyleIdx="0" presStyleCnt="3"/>
      <dgm:spPr/>
      <dgm:t>
        <a:bodyPr/>
        <a:lstStyle/>
        <a:p>
          <a:endParaRPr lang="en-US"/>
        </a:p>
      </dgm:t>
    </dgm:pt>
    <dgm:pt modelId="{F45DCC4A-B6B4-CD4E-9116-2633631DCB08}" type="pres">
      <dgm:prSet presAssocID="{DCE0237A-481F-9F42-946E-1DA3FE204FA7}" presName="arrow" presStyleLbl="node1" presStyleIdx="1" presStyleCnt="3"/>
      <dgm:spPr/>
      <dgm:t>
        <a:bodyPr/>
        <a:lstStyle/>
        <a:p>
          <a:endParaRPr lang="en-US"/>
        </a:p>
      </dgm:t>
    </dgm:pt>
    <dgm:pt modelId="{DDAC355B-6E29-0048-A7D1-654F8A5AD90E}" type="pres">
      <dgm:prSet presAssocID="{DCE0237A-481F-9F42-946E-1DA3FE204FA7}" presName="descendantArrow" presStyleCnt="0"/>
      <dgm:spPr/>
      <dgm:t>
        <a:bodyPr/>
        <a:lstStyle/>
        <a:p>
          <a:endParaRPr lang="en-US"/>
        </a:p>
      </dgm:t>
    </dgm:pt>
    <dgm:pt modelId="{D6C9F42A-7A24-304B-9FF3-0E81593817E6}" type="pres">
      <dgm:prSet presAssocID="{3D1189D0-2C00-0540-88B1-22C8A2BD751D}" presName="childTextArrow" presStyleLbl="fgAccFollowNode1" presStyleIdx="1" presStyleCnt="5">
        <dgm:presLayoutVars>
          <dgm:bulletEnabled val="1"/>
        </dgm:presLayoutVars>
      </dgm:prSet>
      <dgm:spPr/>
      <dgm:t>
        <a:bodyPr/>
        <a:lstStyle/>
        <a:p>
          <a:endParaRPr lang="en-US"/>
        </a:p>
      </dgm:t>
    </dgm:pt>
    <dgm:pt modelId="{3F346028-5EBC-E748-9BFB-BCA82E605ECF}" type="pres">
      <dgm:prSet presAssocID="{578E6820-5F4C-AE44-96EB-635A9A26DC19}" presName="childTextArrow" presStyleLbl="fgAccFollowNode1" presStyleIdx="2" presStyleCnt="5">
        <dgm:presLayoutVars>
          <dgm:bulletEnabled val="1"/>
        </dgm:presLayoutVars>
      </dgm:prSet>
      <dgm:spPr/>
      <dgm:t>
        <a:bodyPr/>
        <a:lstStyle/>
        <a:p>
          <a:endParaRPr lang="en-US"/>
        </a:p>
      </dgm:t>
    </dgm:pt>
    <dgm:pt modelId="{DAFE5923-3ED8-574F-AFEA-316FE8F411A3}" type="pres">
      <dgm:prSet presAssocID="{C2EEF98C-9893-2A49-83DB-53C5FA79AE45}" presName="sp" presStyleCnt="0"/>
      <dgm:spPr/>
      <dgm:t>
        <a:bodyPr/>
        <a:lstStyle/>
        <a:p>
          <a:endParaRPr lang="en-US"/>
        </a:p>
      </dgm:t>
    </dgm:pt>
    <dgm:pt modelId="{9B01182D-27ED-6D44-8792-7E71D05D1F52}" type="pres">
      <dgm:prSet presAssocID="{FB4359D4-D0C8-BF44-AC90-FD8C29ACD8C0}" presName="arrowAndChildren" presStyleCnt="0"/>
      <dgm:spPr/>
      <dgm:t>
        <a:bodyPr/>
        <a:lstStyle/>
        <a:p>
          <a:endParaRPr lang="en-US"/>
        </a:p>
      </dgm:t>
    </dgm:pt>
    <dgm:pt modelId="{EEB90281-0EF5-C140-A472-CAD0818CFD1B}" type="pres">
      <dgm:prSet presAssocID="{FB4359D4-D0C8-BF44-AC90-FD8C29ACD8C0}" presName="parentTextArrow" presStyleLbl="node1" presStyleIdx="1" presStyleCnt="3"/>
      <dgm:spPr/>
      <dgm:t>
        <a:bodyPr/>
        <a:lstStyle/>
        <a:p>
          <a:endParaRPr lang="en-US"/>
        </a:p>
      </dgm:t>
    </dgm:pt>
    <dgm:pt modelId="{2CCB1207-F851-3440-98CD-2D64D9A93785}" type="pres">
      <dgm:prSet presAssocID="{FB4359D4-D0C8-BF44-AC90-FD8C29ACD8C0}" presName="arrow" presStyleLbl="node1" presStyleIdx="2" presStyleCnt="3"/>
      <dgm:spPr/>
      <dgm:t>
        <a:bodyPr/>
        <a:lstStyle/>
        <a:p>
          <a:endParaRPr lang="en-US"/>
        </a:p>
      </dgm:t>
    </dgm:pt>
    <dgm:pt modelId="{26E5CA79-E068-484D-A334-279D4E008A21}" type="pres">
      <dgm:prSet presAssocID="{FB4359D4-D0C8-BF44-AC90-FD8C29ACD8C0}" presName="descendantArrow" presStyleCnt="0"/>
      <dgm:spPr/>
      <dgm:t>
        <a:bodyPr/>
        <a:lstStyle/>
        <a:p>
          <a:endParaRPr lang="en-US"/>
        </a:p>
      </dgm:t>
    </dgm:pt>
    <dgm:pt modelId="{8243A967-C50D-D547-A76F-093A276DC8A9}" type="pres">
      <dgm:prSet presAssocID="{8AC03BD7-9DEC-3347-ADB9-F27AF3CF8462}" presName="childTextArrow" presStyleLbl="fgAccFollowNode1" presStyleIdx="3" presStyleCnt="5">
        <dgm:presLayoutVars>
          <dgm:bulletEnabled val="1"/>
        </dgm:presLayoutVars>
      </dgm:prSet>
      <dgm:spPr/>
      <dgm:t>
        <a:bodyPr/>
        <a:lstStyle/>
        <a:p>
          <a:endParaRPr lang="en-US"/>
        </a:p>
      </dgm:t>
    </dgm:pt>
    <dgm:pt modelId="{BF0D452F-9579-EF4A-BBDD-1C143BFDDF2E}" type="pres">
      <dgm:prSet presAssocID="{3903C564-C444-7744-831D-F65DF880B9B4}" presName="childTextArrow" presStyleLbl="fgAccFollowNode1" presStyleIdx="4" presStyleCnt="5">
        <dgm:presLayoutVars>
          <dgm:bulletEnabled val="1"/>
        </dgm:presLayoutVars>
      </dgm:prSet>
      <dgm:spPr/>
      <dgm:t>
        <a:bodyPr/>
        <a:lstStyle/>
        <a:p>
          <a:endParaRPr lang="en-US"/>
        </a:p>
      </dgm:t>
    </dgm:pt>
  </dgm:ptLst>
  <dgm:cxnLst>
    <dgm:cxn modelId="{197FBB9A-AA48-D442-900D-ADBF20C6E60F}" srcId="{29082671-7994-DC4F-9789-835460D3D3A0}" destId="{FB4359D4-D0C8-BF44-AC90-FD8C29ACD8C0}" srcOrd="0" destOrd="0" parTransId="{7D496563-5A21-014E-A305-C0EDEABCF19E}" sibTransId="{C2EEF98C-9893-2A49-83DB-53C5FA79AE45}"/>
    <dgm:cxn modelId="{14621DD8-7B77-9443-B01F-28988D6526F3}" srcId="{29082671-7994-DC4F-9789-835460D3D3A0}" destId="{88896770-E745-2E44-9AA7-146CEFE1157D}" srcOrd="2" destOrd="0" parTransId="{F44F4AFC-5085-CD44-9107-228CC65D282D}" sibTransId="{FC9CA35D-222F-EF4A-993C-A44F8671F9EF}"/>
    <dgm:cxn modelId="{78F4B7E0-3D25-F249-8B4E-7A6AE31544BF}" type="presOf" srcId="{29082671-7994-DC4F-9789-835460D3D3A0}" destId="{3B8CC2AC-F008-D443-908E-E3BBD9A75683}" srcOrd="0" destOrd="0" presId="urn:microsoft.com/office/officeart/2005/8/layout/process4"/>
    <dgm:cxn modelId="{5BFA6FA8-3CFB-EB4C-B24F-24B702BB6BB0}" type="presOf" srcId="{DCE0237A-481F-9F42-946E-1DA3FE204FA7}" destId="{8E981A3A-E5C0-B447-BAE9-44DB522AACC2}" srcOrd="0" destOrd="0" presId="urn:microsoft.com/office/officeart/2005/8/layout/process4"/>
    <dgm:cxn modelId="{ECC08106-54E7-F747-9610-114D879941E5}" type="presOf" srcId="{FB4359D4-D0C8-BF44-AC90-FD8C29ACD8C0}" destId="{EEB90281-0EF5-C140-A472-CAD0818CFD1B}" srcOrd="0" destOrd="0" presId="urn:microsoft.com/office/officeart/2005/8/layout/process4"/>
    <dgm:cxn modelId="{75E6E1AC-6E24-184B-BFAC-B9ED1F59842F}" srcId="{DCE0237A-481F-9F42-946E-1DA3FE204FA7}" destId="{578E6820-5F4C-AE44-96EB-635A9A26DC19}" srcOrd="1" destOrd="0" parTransId="{5B926AD8-8A60-6348-8D5F-50AE0991203D}" sibTransId="{9E2F6A02-D1D1-4244-B5B0-3A0BE20A4AA9}"/>
    <dgm:cxn modelId="{CCAB3C2C-0F57-784B-B6F1-B031ECB71AA1}" type="presOf" srcId="{88896770-E745-2E44-9AA7-146CEFE1157D}" destId="{97B8F996-0C0C-AF47-B1F2-0CB2A08C6DC2}" srcOrd="1" destOrd="0" presId="urn:microsoft.com/office/officeart/2005/8/layout/process4"/>
    <dgm:cxn modelId="{B5EA8B48-EF2B-844E-B563-FE9772B99F4D}" srcId="{FB4359D4-D0C8-BF44-AC90-FD8C29ACD8C0}" destId="{8AC03BD7-9DEC-3347-ADB9-F27AF3CF8462}" srcOrd="0" destOrd="0" parTransId="{3FE7E2CE-00D1-584B-B179-DFD8A6551CCC}" sibTransId="{FDC365E4-1F22-3947-A0E9-530E731CAD80}"/>
    <dgm:cxn modelId="{8B61F445-084F-9646-9FCA-0DE86D2B2B44}" type="presOf" srcId="{578E6820-5F4C-AE44-96EB-635A9A26DC19}" destId="{3F346028-5EBC-E748-9BFB-BCA82E605ECF}" srcOrd="0" destOrd="0" presId="urn:microsoft.com/office/officeart/2005/8/layout/process4"/>
    <dgm:cxn modelId="{9DC61BEC-2F2E-6240-A458-0BFEB51696BA}" type="presOf" srcId="{3903C564-C444-7744-831D-F65DF880B9B4}" destId="{BF0D452F-9579-EF4A-BBDD-1C143BFDDF2E}" srcOrd="0" destOrd="0" presId="urn:microsoft.com/office/officeart/2005/8/layout/process4"/>
    <dgm:cxn modelId="{035F9735-8B33-CD4E-90D3-A9B2593A0BAD}" type="presOf" srcId="{DCE0237A-481F-9F42-946E-1DA3FE204FA7}" destId="{F45DCC4A-B6B4-CD4E-9116-2633631DCB08}" srcOrd="1" destOrd="0" presId="urn:microsoft.com/office/officeart/2005/8/layout/process4"/>
    <dgm:cxn modelId="{9F709CD6-47B8-1A47-A6ED-B59849ECBA61}" type="presOf" srcId="{88896770-E745-2E44-9AA7-146CEFE1157D}" destId="{D06E7714-C9C7-8247-AE93-C0CE0EB6698C}" srcOrd="0" destOrd="0" presId="urn:microsoft.com/office/officeart/2005/8/layout/process4"/>
    <dgm:cxn modelId="{852F924C-4039-004A-95FE-C1A85A2857BA}" srcId="{FB4359D4-D0C8-BF44-AC90-FD8C29ACD8C0}" destId="{3903C564-C444-7744-831D-F65DF880B9B4}" srcOrd="1" destOrd="0" parTransId="{787BAB0B-B7B1-F34E-83FA-6F3B0D3D2B89}" sibTransId="{209F545A-7F85-BD48-9323-303B03EF2CD1}"/>
    <dgm:cxn modelId="{E1E158CB-4414-AE4A-92B7-F0ED66262C4D}" type="presOf" srcId="{3D1189D0-2C00-0540-88B1-22C8A2BD751D}" destId="{D6C9F42A-7A24-304B-9FF3-0E81593817E6}" srcOrd="0" destOrd="0" presId="urn:microsoft.com/office/officeart/2005/8/layout/process4"/>
    <dgm:cxn modelId="{C3F29FD2-BBAB-094B-BE5B-006294A404B8}" srcId="{88896770-E745-2E44-9AA7-146CEFE1157D}" destId="{04C596CC-3BDC-134E-8D7E-11BBE10306F7}" srcOrd="0" destOrd="0" parTransId="{84A97324-BAC3-F24F-944D-93D8BD646548}" sibTransId="{7E23A669-A1DD-1041-8060-488DB71BA0F8}"/>
    <dgm:cxn modelId="{4C1E9D91-E195-4643-B265-6C1D8C2C3364}" type="presOf" srcId="{04C596CC-3BDC-134E-8D7E-11BBE10306F7}" destId="{9BDF93F1-4026-B249-8AB8-F050F5B95CB4}" srcOrd="0" destOrd="0" presId="urn:microsoft.com/office/officeart/2005/8/layout/process4"/>
    <dgm:cxn modelId="{885186A3-F4E4-E844-9A6F-3F483BA6EE64}" srcId="{DCE0237A-481F-9F42-946E-1DA3FE204FA7}" destId="{3D1189D0-2C00-0540-88B1-22C8A2BD751D}" srcOrd="0" destOrd="0" parTransId="{D1A55032-8B68-AB42-9BB1-D058845A733F}" sibTransId="{37764E84-5F54-B149-9A47-B340DE7C609F}"/>
    <dgm:cxn modelId="{74C68257-2F78-D340-937C-6072C3CAED98}" srcId="{29082671-7994-DC4F-9789-835460D3D3A0}" destId="{DCE0237A-481F-9F42-946E-1DA3FE204FA7}" srcOrd="1" destOrd="0" parTransId="{6BD96290-E4CD-554F-8A03-2524374C0035}" sibTransId="{568F10DB-AF78-7740-827D-A653AD6203A0}"/>
    <dgm:cxn modelId="{F3D926CA-02B7-ED44-94B8-606F54347FEC}" type="presOf" srcId="{8AC03BD7-9DEC-3347-ADB9-F27AF3CF8462}" destId="{8243A967-C50D-D547-A76F-093A276DC8A9}" srcOrd="0" destOrd="0" presId="urn:microsoft.com/office/officeart/2005/8/layout/process4"/>
    <dgm:cxn modelId="{FF8C423F-4758-1145-9948-A1BB321C84AB}" type="presOf" srcId="{FB4359D4-D0C8-BF44-AC90-FD8C29ACD8C0}" destId="{2CCB1207-F851-3440-98CD-2D64D9A93785}" srcOrd="1" destOrd="0" presId="urn:microsoft.com/office/officeart/2005/8/layout/process4"/>
    <dgm:cxn modelId="{1EFC0C89-3A79-C14B-8BC2-D649F0C1B90B}" type="presParOf" srcId="{3B8CC2AC-F008-D443-908E-E3BBD9A75683}" destId="{2D2FD7DA-CC35-2A49-AAC3-39699A16E912}" srcOrd="0" destOrd="0" presId="urn:microsoft.com/office/officeart/2005/8/layout/process4"/>
    <dgm:cxn modelId="{7ED49BBD-BD63-784C-8D4C-206011A3F993}" type="presParOf" srcId="{2D2FD7DA-CC35-2A49-AAC3-39699A16E912}" destId="{D06E7714-C9C7-8247-AE93-C0CE0EB6698C}" srcOrd="0" destOrd="0" presId="urn:microsoft.com/office/officeart/2005/8/layout/process4"/>
    <dgm:cxn modelId="{278AD45F-38D6-6642-B9E0-186110FB3FCE}" type="presParOf" srcId="{2D2FD7DA-CC35-2A49-AAC3-39699A16E912}" destId="{97B8F996-0C0C-AF47-B1F2-0CB2A08C6DC2}" srcOrd="1" destOrd="0" presId="urn:microsoft.com/office/officeart/2005/8/layout/process4"/>
    <dgm:cxn modelId="{AA29FC9E-7646-CE41-89BE-8A3CFA79F47A}" type="presParOf" srcId="{2D2FD7DA-CC35-2A49-AAC3-39699A16E912}" destId="{BD397899-346A-244C-A34B-76F7A9DD588F}" srcOrd="2" destOrd="0" presId="urn:microsoft.com/office/officeart/2005/8/layout/process4"/>
    <dgm:cxn modelId="{CECC76A3-7A7D-F348-ABFD-352655A99EE4}" type="presParOf" srcId="{BD397899-346A-244C-A34B-76F7A9DD588F}" destId="{9BDF93F1-4026-B249-8AB8-F050F5B95CB4}" srcOrd="0" destOrd="0" presId="urn:microsoft.com/office/officeart/2005/8/layout/process4"/>
    <dgm:cxn modelId="{3D0C9E66-544F-F24E-842B-8AC86C1BB6BE}" type="presParOf" srcId="{3B8CC2AC-F008-D443-908E-E3BBD9A75683}" destId="{8B414656-2D3B-2148-BC9E-84E485DF8E98}" srcOrd="1" destOrd="0" presId="urn:microsoft.com/office/officeart/2005/8/layout/process4"/>
    <dgm:cxn modelId="{A1C4D8B9-286F-A348-A1A0-04EF092EC9BB}" type="presParOf" srcId="{3B8CC2AC-F008-D443-908E-E3BBD9A75683}" destId="{503BD71E-E495-7F44-8EA7-0EB74277CD2A}" srcOrd="2" destOrd="0" presId="urn:microsoft.com/office/officeart/2005/8/layout/process4"/>
    <dgm:cxn modelId="{6F17761E-FEAE-7E40-BA87-3103C7C72773}" type="presParOf" srcId="{503BD71E-E495-7F44-8EA7-0EB74277CD2A}" destId="{8E981A3A-E5C0-B447-BAE9-44DB522AACC2}" srcOrd="0" destOrd="0" presId="urn:microsoft.com/office/officeart/2005/8/layout/process4"/>
    <dgm:cxn modelId="{A61219C7-01DE-0946-9182-D4A798FDAA78}" type="presParOf" srcId="{503BD71E-E495-7F44-8EA7-0EB74277CD2A}" destId="{F45DCC4A-B6B4-CD4E-9116-2633631DCB08}" srcOrd="1" destOrd="0" presId="urn:microsoft.com/office/officeart/2005/8/layout/process4"/>
    <dgm:cxn modelId="{FEDA544B-41B6-2042-B2AE-B0BCB129E049}" type="presParOf" srcId="{503BD71E-E495-7F44-8EA7-0EB74277CD2A}" destId="{DDAC355B-6E29-0048-A7D1-654F8A5AD90E}" srcOrd="2" destOrd="0" presId="urn:microsoft.com/office/officeart/2005/8/layout/process4"/>
    <dgm:cxn modelId="{B5D66C17-9753-7B49-A4E1-B839CA5D577B}" type="presParOf" srcId="{DDAC355B-6E29-0048-A7D1-654F8A5AD90E}" destId="{D6C9F42A-7A24-304B-9FF3-0E81593817E6}" srcOrd="0" destOrd="0" presId="urn:microsoft.com/office/officeart/2005/8/layout/process4"/>
    <dgm:cxn modelId="{8F85EAB8-6006-1E42-8D9C-CFC18C15CA14}" type="presParOf" srcId="{DDAC355B-6E29-0048-A7D1-654F8A5AD90E}" destId="{3F346028-5EBC-E748-9BFB-BCA82E605ECF}" srcOrd="1" destOrd="0" presId="urn:microsoft.com/office/officeart/2005/8/layout/process4"/>
    <dgm:cxn modelId="{74D37B5A-D4C0-EB46-A02E-15408A73EEAD}" type="presParOf" srcId="{3B8CC2AC-F008-D443-908E-E3BBD9A75683}" destId="{DAFE5923-3ED8-574F-AFEA-316FE8F411A3}" srcOrd="3" destOrd="0" presId="urn:microsoft.com/office/officeart/2005/8/layout/process4"/>
    <dgm:cxn modelId="{934F2899-B9E2-CB48-9C0B-E5C4ED0AD737}" type="presParOf" srcId="{3B8CC2AC-F008-D443-908E-E3BBD9A75683}" destId="{9B01182D-27ED-6D44-8792-7E71D05D1F52}" srcOrd="4" destOrd="0" presId="urn:microsoft.com/office/officeart/2005/8/layout/process4"/>
    <dgm:cxn modelId="{4C508EC5-6FEB-9F46-848D-59601241D93D}" type="presParOf" srcId="{9B01182D-27ED-6D44-8792-7E71D05D1F52}" destId="{EEB90281-0EF5-C140-A472-CAD0818CFD1B}" srcOrd="0" destOrd="0" presId="urn:microsoft.com/office/officeart/2005/8/layout/process4"/>
    <dgm:cxn modelId="{E69B7CA7-685A-C745-AA33-73B387F61F6B}" type="presParOf" srcId="{9B01182D-27ED-6D44-8792-7E71D05D1F52}" destId="{2CCB1207-F851-3440-98CD-2D64D9A93785}" srcOrd="1" destOrd="0" presId="urn:microsoft.com/office/officeart/2005/8/layout/process4"/>
    <dgm:cxn modelId="{AE9DAE9A-38A8-ED47-9E6A-392F58823B0F}" type="presParOf" srcId="{9B01182D-27ED-6D44-8792-7E71D05D1F52}" destId="{26E5CA79-E068-484D-A334-279D4E008A21}" srcOrd="2" destOrd="0" presId="urn:microsoft.com/office/officeart/2005/8/layout/process4"/>
    <dgm:cxn modelId="{58BE456D-0662-5B42-B5D0-CFC45F254755}" type="presParOf" srcId="{26E5CA79-E068-484D-A334-279D4E008A21}" destId="{8243A967-C50D-D547-A76F-093A276DC8A9}" srcOrd="0" destOrd="0" presId="urn:microsoft.com/office/officeart/2005/8/layout/process4"/>
    <dgm:cxn modelId="{95317CBB-D104-4B4B-8188-B2A99A000BF7}" type="presParOf" srcId="{26E5CA79-E068-484D-A334-279D4E008A21}" destId="{BF0D452F-9579-EF4A-BBDD-1C143BFDDF2E}" srcOrd="1" destOrd="0" presId="urn:microsoft.com/office/officeart/2005/8/layout/process4"/>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7B8F996-0C0C-AF47-B1F2-0CB2A08C6DC2}">
      <dsp:nvSpPr>
        <dsp:cNvPr id="0" name=""/>
        <dsp:cNvSpPr/>
      </dsp:nvSpPr>
      <dsp:spPr>
        <a:xfrm>
          <a:off x="0" y="3090357"/>
          <a:ext cx="4580905" cy="1014324"/>
        </a:xfrm>
        <a:prstGeom prst="rect">
          <a:avLst/>
        </a:prstGeom>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hemeClr val="accent2"/>
        </a:lnRef>
        <a:fillRef idx="3">
          <a:schemeClr val="accent2"/>
        </a:fillRef>
        <a:effectRef idx="3">
          <a:schemeClr val="accent2"/>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Arial" charset="0"/>
              <a:ea typeface="Arial" charset="0"/>
              <a:cs typeface="Arial" charset="0"/>
            </a:rPr>
            <a:t>Keberlanjutan kegiatan</a:t>
          </a:r>
          <a:endParaRPr lang="en-US" sz="800" kern="1200">
            <a:latin typeface="Arial" charset="0"/>
            <a:ea typeface="Arial" charset="0"/>
            <a:cs typeface="Arial" charset="0"/>
          </a:endParaRPr>
        </a:p>
      </dsp:txBody>
      <dsp:txXfrm>
        <a:off x="0" y="3090357"/>
        <a:ext cx="4580905" cy="547735"/>
      </dsp:txXfrm>
    </dsp:sp>
    <dsp:sp modelId="{9BDF93F1-4026-B249-8AB8-F050F5B95CB4}">
      <dsp:nvSpPr>
        <dsp:cNvPr id="0" name=""/>
        <dsp:cNvSpPr/>
      </dsp:nvSpPr>
      <dsp:spPr>
        <a:xfrm>
          <a:off x="0" y="3617806"/>
          <a:ext cx="4580905" cy="466589"/>
        </a:xfrm>
        <a:prstGeom prst="rect">
          <a:avLst/>
        </a:prstGeom>
        <a:solidFill>
          <a:schemeClr val="accent2">
            <a:tint val="40000"/>
            <a:alpha val="90000"/>
            <a:hueOff val="0"/>
            <a:satOff val="0"/>
            <a:lumOff val="0"/>
            <a:alphaOff val="0"/>
          </a:schemeClr>
        </a:solidFill>
        <a:ln w="6350" cap="flat" cmpd="sng" algn="ctr">
          <a:solidFill>
            <a:schemeClr val="accent2">
              <a:tint val="40000"/>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en-US" sz="800" kern="1200">
              <a:latin typeface="Arial" charset="0"/>
              <a:ea typeface="Arial" charset="0"/>
              <a:cs typeface="Arial" charset="0"/>
            </a:rPr>
            <a:t>Monitoring &amp; evaluasi kegiatan</a:t>
          </a:r>
        </a:p>
      </dsp:txBody>
      <dsp:txXfrm>
        <a:off x="0" y="3617806"/>
        <a:ext cx="4580905" cy="466589"/>
      </dsp:txXfrm>
    </dsp:sp>
    <dsp:sp modelId="{F45DCC4A-B6B4-CD4E-9116-2633631DCB08}">
      <dsp:nvSpPr>
        <dsp:cNvPr id="0" name=""/>
        <dsp:cNvSpPr/>
      </dsp:nvSpPr>
      <dsp:spPr>
        <a:xfrm rot="10800000">
          <a:off x="0" y="1545541"/>
          <a:ext cx="4580905" cy="1560030"/>
        </a:xfrm>
        <a:prstGeom prst="upArrowCallout">
          <a:avLst/>
        </a:prstGeom>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w="6350" cap="flat" cmpd="sng" algn="ctr">
          <a:solidFill>
            <a:schemeClr val="accent6"/>
          </a:solidFill>
          <a:prstDash val="solid"/>
          <a:miter lim="800000"/>
        </a:ln>
        <a:effectLst/>
      </dsp:spPr>
      <dsp:style>
        <a:lnRef idx="1">
          <a:schemeClr val="accent6"/>
        </a:lnRef>
        <a:fillRef idx="3">
          <a:schemeClr val="accent6"/>
        </a:fillRef>
        <a:effectRef idx="2">
          <a:schemeClr val="accent6"/>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Arial" charset="0"/>
              <a:ea typeface="Arial" charset="0"/>
              <a:cs typeface="Arial" charset="0"/>
            </a:rPr>
            <a:t>Pelaksanaan melalui majelis taklim</a:t>
          </a:r>
        </a:p>
      </dsp:txBody>
      <dsp:txXfrm rot="-10800000">
        <a:off x="0" y="1545541"/>
        <a:ext cx="4580905" cy="547570"/>
      </dsp:txXfrm>
    </dsp:sp>
    <dsp:sp modelId="{D6C9F42A-7A24-304B-9FF3-0E81593817E6}">
      <dsp:nvSpPr>
        <dsp:cNvPr id="0" name=""/>
        <dsp:cNvSpPr/>
      </dsp:nvSpPr>
      <dsp:spPr>
        <a:xfrm>
          <a:off x="0" y="2093112"/>
          <a:ext cx="2290452" cy="466449"/>
        </a:xfrm>
        <a:prstGeom prst="rect">
          <a:avLst/>
        </a:prstGeom>
        <a:solidFill>
          <a:srgbClr val="D5FC79"/>
        </a:solidFill>
        <a:ln w="6350" cap="flat" cmpd="sng" algn="ctr">
          <a:solidFill>
            <a:schemeClr val="accent3">
              <a:tint val="40000"/>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en-US" sz="800" kern="1200">
              <a:latin typeface="Arial" charset="0"/>
              <a:ea typeface="Arial" charset="0"/>
              <a:cs typeface="Arial" charset="0"/>
            </a:rPr>
            <a:t>Pemetaan persepsi tentang pemanfaatan jerami padi </a:t>
          </a:r>
        </a:p>
      </dsp:txBody>
      <dsp:txXfrm>
        <a:off x="0" y="2093112"/>
        <a:ext cx="2290452" cy="466449"/>
      </dsp:txXfrm>
    </dsp:sp>
    <dsp:sp modelId="{3F346028-5EBC-E748-9BFB-BCA82E605ECF}">
      <dsp:nvSpPr>
        <dsp:cNvPr id="0" name=""/>
        <dsp:cNvSpPr/>
      </dsp:nvSpPr>
      <dsp:spPr>
        <a:xfrm>
          <a:off x="2290452" y="2093112"/>
          <a:ext cx="2290452" cy="466449"/>
        </a:xfrm>
        <a:prstGeom prst="rect">
          <a:avLst/>
        </a:prstGeom>
        <a:solidFill>
          <a:schemeClr val="accent6">
            <a:lumMod val="60000"/>
            <a:lumOff val="40000"/>
          </a:schemeClr>
        </a:solidFill>
        <a:ln w="6350" cap="flat" cmpd="sng" algn="ctr">
          <a:solidFill>
            <a:schemeClr val="bg1">
              <a:alpha val="9000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lvl="0" algn="ctr" defTabSz="355600">
            <a:lnSpc>
              <a:spcPct val="90000"/>
            </a:lnSpc>
            <a:spcBef>
              <a:spcPct val="0"/>
            </a:spcBef>
            <a:spcAft>
              <a:spcPct val="35000"/>
            </a:spcAft>
          </a:pPr>
          <a:r>
            <a:rPr lang="en-US" sz="800" kern="1200">
              <a:latin typeface="Arial" charset="0"/>
              <a:ea typeface="Arial" charset="0"/>
              <a:cs typeface="Arial" charset="0"/>
            </a:rPr>
            <a:t>Pelatihan pemanfaatan jerami padi </a:t>
          </a:r>
        </a:p>
      </dsp:txBody>
      <dsp:txXfrm>
        <a:off x="2290452" y="2093112"/>
        <a:ext cx="2290452" cy="466449"/>
      </dsp:txXfrm>
    </dsp:sp>
    <dsp:sp modelId="{2CCB1207-F851-3440-98CD-2D64D9A93785}">
      <dsp:nvSpPr>
        <dsp:cNvPr id="0" name=""/>
        <dsp:cNvSpPr/>
      </dsp:nvSpPr>
      <dsp:spPr>
        <a:xfrm rot="10800000">
          <a:off x="0" y="725"/>
          <a:ext cx="4580905" cy="1560030"/>
        </a:xfrm>
        <a:prstGeom prst="upArrowCallou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6350" cap="flat" cmpd="sng" algn="ctr">
          <a:solidFill>
            <a:schemeClr val="accent1"/>
          </a:solidFill>
          <a:prstDash val="solid"/>
          <a:miter lim="800000"/>
        </a:ln>
        <a:effectLst/>
      </dsp:spPr>
      <dsp:style>
        <a:lnRef idx="1">
          <a:schemeClr val="accent1"/>
        </a:lnRef>
        <a:fillRef idx="3">
          <a:schemeClr val="accent1"/>
        </a:fillRef>
        <a:effectRef idx="2">
          <a:schemeClr val="accent1"/>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Arial" charset="0"/>
              <a:ea typeface="Arial" charset="0"/>
              <a:cs typeface="Arial" charset="0"/>
            </a:rPr>
            <a:t>Perencanaan</a:t>
          </a:r>
          <a:r>
            <a:rPr lang="en-US" sz="1050" b="1" kern="1200">
              <a:latin typeface="Arial" charset="0"/>
              <a:ea typeface="Arial" charset="0"/>
              <a:cs typeface="Arial" charset="0"/>
            </a:rPr>
            <a:t> </a:t>
          </a:r>
        </a:p>
      </dsp:txBody>
      <dsp:txXfrm rot="-10800000">
        <a:off x="0" y="725"/>
        <a:ext cx="4580905" cy="547570"/>
      </dsp:txXfrm>
    </dsp:sp>
    <dsp:sp modelId="{8243A967-C50D-D547-A76F-093A276DC8A9}">
      <dsp:nvSpPr>
        <dsp:cNvPr id="0" name=""/>
        <dsp:cNvSpPr/>
      </dsp:nvSpPr>
      <dsp:spPr>
        <a:xfrm>
          <a:off x="0" y="548296"/>
          <a:ext cx="2290452" cy="466449"/>
        </a:xfrm>
        <a:prstGeom prst="rect">
          <a:avLst/>
        </a:prstGeom>
        <a:solidFill>
          <a:schemeClr val="accent5">
            <a:lumMod val="40000"/>
            <a:lumOff val="60000"/>
            <a:alpha val="90000"/>
          </a:schemeClr>
        </a:solidFill>
        <a:ln w="6350" cap="flat" cmpd="sng" algn="ctr">
          <a:solidFill>
            <a:schemeClr val="accent5">
              <a:tint val="40000"/>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en-US" sz="900" kern="1200">
              <a:latin typeface="Arial" charset="0"/>
              <a:ea typeface="Arial" charset="0"/>
              <a:cs typeface="Arial" charset="0"/>
            </a:rPr>
            <a:t>Penetuan kondisi wilayah </a:t>
          </a:r>
        </a:p>
      </dsp:txBody>
      <dsp:txXfrm>
        <a:off x="0" y="548296"/>
        <a:ext cx="2290452" cy="466449"/>
      </dsp:txXfrm>
    </dsp:sp>
    <dsp:sp modelId="{BF0D452F-9579-EF4A-BBDD-1C143BFDDF2E}">
      <dsp:nvSpPr>
        <dsp:cNvPr id="0" name=""/>
        <dsp:cNvSpPr/>
      </dsp:nvSpPr>
      <dsp:spPr>
        <a:xfrm>
          <a:off x="2290452" y="548296"/>
          <a:ext cx="2290452" cy="466449"/>
        </a:xfrm>
        <a:prstGeom prst="rect">
          <a:avLst/>
        </a:prstGeom>
        <a:solidFill>
          <a:schemeClr val="accent1">
            <a:lumMod val="60000"/>
            <a:lumOff val="40000"/>
            <a:alpha val="90000"/>
          </a:schemeClr>
        </a:solidFill>
        <a:ln w="6350" cap="flat" cmpd="sng" algn="ctr">
          <a:solidFill>
            <a:schemeClr val="accent6">
              <a:tint val="40000"/>
              <a:alpha val="90000"/>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64008" tIns="11430" rIns="64008" bIns="11430" numCol="1" spcCol="1270" anchor="ctr" anchorCtr="0">
          <a:noAutofit/>
        </a:bodyPr>
        <a:lstStyle/>
        <a:p>
          <a:pPr lvl="0" algn="ctr" defTabSz="400050">
            <a:lnSpc>
              <a:spcPct val="90000"/>
            </a:lnSpc>
            <a:spcBef>
              <a:spcPct val="0"/>
            </a:spcBef>
            <a:spcAft>
              <a:spcPct val="35000"/>
            </a:spcAft>
          </a:pPr>
          <a:r>
            <a:rPr lang="en-US" sz="900" kern="1200">
              <a:latin typeface="Arial" charset="0"/>
              <a:ea typeface="Arial" charset="0"/>
              <a:cs typeface="Arial" charset="0"/>
            </a:rPr>
            <a:t>Penentuan kondisi yang diharapkan </a:t>
          </a:r>
        </a:p>
      </dsp:txBody>
      <dsp:txXfrm>
        <a:off x="2290452" y="548296"/>
        <a:ext cx="2290452" cy="46644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12</Pages>
  <Words>4693</Words>
  <Characters>26755</Characters>
  <Application>Microsoft Macintosh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cp:revision>
  <dcterms:created xsi:type="dcterms:W3CDTF">2019-06-03T23:27:00Z</dcterms:created>
  <dcterms:modified xsi:type="dcterms:W3CDTF">2019-06-0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1037349</vt:lpwstr>
  </property>
  <property fmtid="{D5CDD505-2E9C-101B-9397-08002B2CF9AE}" name="NXPowerLiteSettings" pid="3">
    <vt:lpwstr>C7000400038000</vt:lpwstr>
  </property>
  <property fmtid="{D5CDD505-2E9C-101B-9397-08002B2CF9AE}" name="NXPowerLiteVersion" pid="4">
    <vt:lpwstr>S8.2.2</vt:lpwstr>
  </property>
</Properties>
</file>